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9646805">
      <w:pPr>
        <w:pStyle w:val="16"/>
        <w:adjustRightInd w:val="0"/>
        <w:snapToGrid w:val="0"/>
        <w:spacing w:before="0" w:after="0" w:line="360" w:lineRule="auto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Supporting Information</w:t>
      </w:r>
    </w:p>
    <w:p w14:paraId="32B6DCF6">
      <w:pPr>
        <w:pStyle w:val="17"/>
        <w:spacing w:line="360" w:lineRule="auto"/>
        <w:jc w:val="both"/>
        <w:rPr>
          <w:rFonts w:ascii="Times New Roman" w:hAnsi="Times New Roman"/>
          <w:b/>
          <w:bCs/>
          <w:color w:val="auto"/>
          <w:kern w:val="2"/>
          <w:sz w:val="28"/>
          <w:szCs w:val="28"/>
        </w:rPr>
      </w:pP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Toxicity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  <w:lang w:val="en-US" w:eastAsia="zh-CN"/>
        </w:rPr>
        <w:t>Prediction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>and Ecological Risk Assessment of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  <w:lang w:val="en-US" w:eastAsia="zh-CN"/>
        </w:rPr>
        <w:t>N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 xml:space="preserve">ew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  <w:lang w:val="en-US" w:eastAsia="zh-CN"/>
        </w:rPr>
        <w:t>C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>ontaminants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  <w:lang w:val="en-US" w:eastAsia="zh-CN"/>
        </w:rPr>
        <w:t xml:space="preserve"> to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 xml:space="preserve">Rare and 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Endangered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>Species Using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>Machine Learning-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QSAR: 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 xml:space="preserve">A Case Study 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>of</w:t>
      </w:r>
      <w:r>
        <w:rPr>
          <w:rFonts w:hint="eastAsia" w:ascii="Times New Roman" w:hAnsi="Times New Roman"/>
          <w:b/>
          <w:bCs/>
          <w:color w:val="auto"/>
          <w:kern w:val="2"/>
          <w:sz w:val="28"/>
          <w:szCs w:val="28"/>
        </w:rPr>
        <w:t xml:space="preserve"> Conserv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ing </w:t>
      </w:r>
      <w:r>
        <w:rPr>
          <w:rFonts w:ascii="Times New Roman" w:hAnsi="Times New Roman"/>
          <w:b/>
          <w:bCs/>
          <w:i/>
          <w:iCs/>
          <w:color w:val="auto"/>
          <w:kern w:val="2"/>
          <w:sz w:val="28"/>
          <w:szCs w:val="28"/>
        </w:rPr>
        <w:t>Gobiocypris rarus</w:t>
      </w:r>
      <w:r>
        <w:rPr>
          <w:rFonts w:ascii="Times New Roman" w:hAnsi="Times New Roman"/>
          <w:b/>
          <w:bCs/>
          <w:color w:val="auto"/>
          <w:kern w:val="2"/>
          <w:sz w:val="28"/>
          <w:szCs w:val="28"/>
        </w:rPr>
        <w:t xml:space="preserve"> in the Yangtze River Basin</w:t>
      </w:r>
    </w:p>
    <w:p w14:paraId="268ACD79">
      <w:pPr>
        <w:pStyle w:val="17"/>
        <w:spacing w:line="360" w:lineRule="auto"/>
        <w:rPr>
          <w:rFonts w:hint="eastAsia" w:ascii="Times New Roman" w:hAnsi="Times New Roman" w:eastAsiaTheme="minorEastAsia"/>
          <w:i/>
          <w:iCs/>
          <w:color w:val="auto"/>
          <w:kern w:val="2"/>
          <w:sz w:val="24"/>
          <w:lang w:val="en-US" w:eastAsia="zh-CN"/>
        </w:rPr>
      </w:pP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Ying Wang </w:t>
      </w:r>
      <w:r>
        <w:rPr>
          <w:rFonts w:ascii="Times New Roman" w:hAnsi="Times New Roman"/>
          <w:i/>
          <w:iCs/>
          <w:color w:val="auto"/>
          <w:kern w:val="2"/>
          <w:sz w:val="24"/>
          <w:vertAlign w:val="superscript"/>
        </w:rPr>
        <w:t>a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>*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lang w:val="en-US" w:eastAsia="zh-CN"/>
        </w:rPr>
        <w:t xml:space="preserve">, 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Xin Wang </w:t>
      </w:r>
      <w:r>
        <w:rPr>
          <w:rFonts w:ascii="Times New Roman" w:hAnsi="Times New Roman"/>
          <w:i/>
          <w:iCs/>
          <w:color w:val="auto"/>
          <w:kern w:val="2"/>
          <w:sz w:val="24"/>
          <w:vertAlign w:val="superscript"/>
        </w:rPr>
        <w:t>a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vertAlign w:val="superscript"/>
          <w:lang w:val="en-US" w:eastAsia="zh-CN"/>
        </w:rPr>
        <w:t>,b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, Yunchi Zhou </w:t>
      </w:r>
      <w:r>
        <w:rPr>
          <w:rFonts w:ascii="Times New Roman" w:hAnsi="Times New Roman"/>
          <w:i/>
          <w:iCs/>
          <w:color w:val="auto"/>
          <w:kern w:val="2"/>
          <w:sz w:val="24"/>
          <w:vertAlign w:val="superscript"/>
        </w:rPr>
        <w:t>a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, Yinghao Cheng 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vertAlign w:val="superscript"/>
          <w:lang w:val="en-US" w:eastAsia="zh-CN"/>
        </w:rPr>
        <w:t>c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, Xiaomin Li </w:t>
      </w:r>
      <w:r>
        <w:rPr>
          <w:rFonts w:ascii="Times New Roman" w:hAnsi="Times New Roman"/>
          <w:i/>
          <w:iCs/>
          <w:color w:val="auto"/>
          <w:kern w:val="2"/>
          <w:sz w:val="24"/>
          <w:vertAlign w:val="superscript"/>
        </w:rPr>
        <w:t>a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, Xiaolei Wang 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vertAlign w:val="superscript"/>
          <w:lang w:val="en-US" w:eastAsia="zh-CN"/>
        </w:rPr>
        <w:t>d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, Yuefei Ruan 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vertAlign w:val="superscript"/>
          <w:lang w:val="en-US" w:eastAsia="zh-CN"/>
        </w:rPr>
        <w:t>e,f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, 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lang w:val="en-US" w:eastAsia="zh-CN"/>
        </w:rPr>
        <w:t xml:space="preserve">Zhaomin Dong 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vertAlign w:val="superscript"/>
          <w:lang w:val="en-US" w:eastAsia="zh-CN"/>
        </w:rPr>
        <w:t>a,g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>,</w:t>
      </w:r>
      <w:r>
        <w:rPr>
          <w:rFonts w:hint="eastAsia" w:ascii="Times New Roman" w:hAnsi="Times New Roman"/>
          <w:i/>
          <w:iCs/>
          <w:color w:val="auto"/>
          <w:kern w:val="2"/>
          <w:sz w:val="24"/>
          <w:lang w:val="en-US" w:eastAsia="zh-CN"/>
        </w:rPr>
        <w:t xml:space="preserve"> 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 xml:space="preserve">Wenhong Fan </w:t>
      </w:r>
      <w:r>
        <w:rPr>
          <w:rFonts w:ascii="Times New Roman" w:hAnsi="Times New Roman"/>
          <w:i/>
          <w:iCs/>
          <w:color w:val="auto"/>
          <w:kern w:val="2"/>
          <w:sz w:val="24"/>
          <w:vertAlign w:val="superscript"/>
        </w:rPr>
        <w:t>a</w:t>
      </w:r>
      <w:r>
        <w:rPr>
          <w:rFonts w:ascii="Times New Roman" w:hAnsi="Times New Roman"/>
          <w:i/>
          <w:iCs/>
          <w:color w:val="auto"/>
          <w:kern w:val="2"/>
          <w:sz w:val="24"/>
        </w:rPr>
        <w:t>*</w:t>
      </w:r>
    </w:p>
    <w:p w14:paraId="4588363D">
      <w:pPr>
        <w:pStyle w:val="17"/>
        <w:spacing w:line="360" w:lineRule="auto"/>
        <w:rPr>
          <w:rFonts w:ascii="Times New Roman" w:hAnsi="Times New Roman" w:eastAsia="宋体"/>
          <w:i/>
          <w:iCs/>
          <w:color w:val="auto"/>
          <w:kern w:val="2"/>
          <w:sz w:val="24"/>
        </w:rPr>
      </w:pPr>
    </w:p>
    <w:p w14:paraId="1AD4B53E">
      <w:pPr>
        <w:pStyle w:val="17"/>
        <w:spacing w:line="360" w:lineRule="auto"/>
        <w:rPr>
          <w:rFonts w:ascii="Times New Roman" w:hAnsi="Times New Roman"/>
          <w:b/>
          <w:bCs/>
          <w:color w:val="auto"/>
          <w:kern w:val="2"/>
          <w:sz w:val="24"/>
        </w:rPr>
      </w:pPr>
      <w:r>
        <w:rPr>
          <w:rFonts w:ascii="Times New Roman" w:hAnsi="Times New Roman"/>
          <w:b/>
          <w:bCs/>
          <w:color w:val="auto"/>
          <w:kern w:val="2"/>
          <w:sz w:val="24"/>
        </w:rPr>
        <w:t xml:space="preserve">Author affiliations: </w:t>
      </w:r>
    </w:p>
    <w:p w14:paraId="3F881199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ascii="Times New Roman" w:hAnsi="Times New Roman"/>
          <w:i/>
          <w:iCs/>
          <w:sz w:val="24"/>
        </w:rPr>
      </w:pPr>
      <w:r>
        <w:rPr>
          <w:rFonts w:ascii="Times New Roman" w:hAnsi="Times New Roman"/>
          <w:i/>
          <w:iCs/>
          <w:sz w:val="24"/>
          <w:vertAlign w:val="superscript"/>
        </w:rPr>
        <w:t xml:space="preserve">a </w:t>
      </w:r>
      <w:r>
        <w:rPr>
          <w:rFonts w:ascii="Times New Roman" w:hAnsi="Times New Roman"/>
          <w:i/>
          <w:iCs/>
          <w:sz w:val="24"/>
        </w:rPr>
        <w:t>School of Materials Science and Engineering, Beihang University, Beijing 100191, China</w:t>
      </w:r>
    </w:p>
    <w:p w14:paraId="7E262C8E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hint="eastAsia" w:ascii="Times New Roman" w:hAnsi="Times New Roman"/>
          <w:i/>
          <w:iCs/>
          <w:sz w:val="24"/>
          <w:vertAlign w:val="baseline"/>
        </w:rPr>
      </w:pPr>
      <w:r>
        <w:rPr>
          <w:rFonts w:ascii="Times New Roman" w:hAnsi="Times New Roman"/>
          <w:i/>
          <w:iCs/>
          <w:sz w:val="24"/>
          <w:vertAlign w:val="superscript"/>
        </w:rPr>
        <w:t xml:space="preserve">b </w:t>
      </w:r>
      <w:r>
        <w:rPr>
          <w:rFonts w:hint="eastAsia" w:ascii="Times New Roman" w:hAnsi="Times New Roman"/>
          <w:i/>
          <w:iCs/>
          <w:sz w:val="24"/>
          <w:vertAlign w:val="baseline"/>
        </w:rPr>
        <w:t>Publishing House of Electronics Industry, Beijing 100036, China</w:t>
      </w:r>
    </w:p>
    <w:p w14:paraId="0A5AE18E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ascii="Times New Roman" w:hAnsi="Times New Roman"/>
          <w:i/>
          <w:iCs/>
          <w:sz w:val="24"/>
        </w:rPr>
      </w:pPr>
      <w:r>
        <w:rPr>
          <w:rFonts w:ascii="Times New Roman" w:hAnsi="Times New Roman"/>
          <w:i/>
          <w:iCs/>
          <w:sz w:val="24"/>
          <w:vertAlign w:val="superscript"/>
        </w:rPr>
        <w:t xml:space="preserve">c </w:t>
      </w:r>
      <w:r>
        <w:rPr>
          <w:rFonts w:ascii="Times New Roman" w:hAnsi="Times New Roman"/>
          <w:i/>
          <w:iCs/>
          <w:sz w:val="24"/>
        </w:rPr>
        <w:t>Nuclear and Radiation Safety Center, Ministry of Ecology and Environment, Beijing 10082, China</w:t>
      </w:r>
    </w:p>
    <w:p w14:paraId="0555CD80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ascii="Times New Roman" w:hAnsi="Times New Roman"/>
          <w:i/>
          <w:iCs/>
          <w:sz w:val="24"/>
        </w:rPr>
      </w:pPr>
      <w:r>
        <w:rPr>
          <w:rFonts w:hint="eastAsia" w:ascii="Times New Roman" w:hAnsi="Times New Roman"/>
          <w:i/>
          <w:iCs/>
          <w:sz w:val="24"/>
          <w:vertAlign w:val="superscript"/>
          <w:lang w:val="en-US" w:eastAsia="zh-CN"/>
        </w:rPr>
        <w:t>d</w:t>
      </w:r>
      <w:r>
        <w:rPr>
          <w:rFonts w:ascii="Times New Roman" w:hAnsi="Times New Roman"/>
          <w:i/>
          <w:iCs/>
          <w:sz w:val="24"/>
          <w:vertAlign w:val="superscript"/>
        </w:rPr>
        <w:t xml:space="preserve"> </w:t>
      </w:r>
      <w:r>
        <w:rPr>
          <w:rFonts w:ascii="Times New Roman" w:hAnsi="Times New Roman"/>
          <w:i/>
          <w:iCs/>
          <w:sz w:val="24"/>
        </w:rPr>
        <w:t>State Key Laboratory of Environmental Criteria and Risk Assessment, Chinese Research Academy of Environmental Sciences, Beijing 100012, China</w:t>
      </w:r>
    </w:p>
    <w:p w14:paraId="1F49A629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ascii="Times New Roman" w:hAnsi="Times New Roman"/>
          <w:i/>
          <w:iCs/>
          <w:sz w:val="24"/>
        </w:rPr>
      </w:pPr>
      <w:r>
        <w:rPr>
          <w:rFonts w:hint="eastAsia" w:ascii="Times New Roman" w:hAnsi="Times New Roman"/>
          <w:i/>
          <w:iCs/>
          <w:sz w:val="24"/>
          <w:vertAlign w:val="superscript"/>
          <w:lang w:val="en-US" w:eastAsia="zh-CN"/>
        </w:rPr>
        <w:t>e</w:t>
      </w:r>
      <w:r>
        <w:rPr>
          <w:rFonts w:ascii="Times New Roman" w:hAnsi="Times New Roman"/>
          <w:i/>
          <w:iCs/>
          <w:sz w:val="24"/>
          <w:vertAlign w:val="superscript"/>
        </w:rPr>
        <w:t xml:space="preserve"> </w:t>
      </w:r>
      <w:r>
        <w:rPr>
          <w:rFonts w:ascii="Times New Roman" w:hAnsi="Times New Roman"/>
          <w:i/>
          <w:iCs/>
          <w:sz w:val="24"/>
        </w:rPr>
        <w:t>State Key Laboratory of Marine Pollution and Department of Chemistry, City University of Hong Kong, Tat Chee Avenue, Kowloon, Hong Kong 999077, China</w:t>
      </w:r>
    </w:p>
    <w:p w14:paraId="7B7CAE6F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hint="eastAsia" w:ascii="Times New Roman" w:hAnsi="Times New Roman"/>
          <w:i/>
          <w:iCs/>
          <w:sz w:val="24"/>
        </w:rPr>
      </w:pPr>
      <w:bookmarkStart w:id="0" w:name="_Hlk198390448"/>
      <w:r>
        <w:rPr>
          <w:rFonts w:hint="eastAsia" w:ascii="Times New Roman" w:hAnsi="Times New Roman"/>
          <w:i/>
          <w:iCs/>
          <w:sz w:val="24"/>
          <w:vertAlign w:val="superscript"/>
          <w:lang w:val="en-US" w:eastAsia="zh-CN"/>
        </w:rPr>
        <w:t>f</w:t>
      </w:r>
      <w:r>
        <w:rPr>
          <w:rFonts w:ascii="Times New Roman" w:hAnsi="Times New Roman"/>
          <w:i/>
          <w:iCs/>
          <w:sz w:val="24"/>
          <w:vertAlign w:val="superscript"/>
        </w:rPr>
        <w:t xml:space="preserve"> </w:t>
      </w:r>
      <w:r>
        <w:rPr>
          <w:rFonts w:hint="eastAsia" w:ascii="Times New Roman" w:hAnsi="Times New Roman"/>
          <w:i/>
          <w:iCs/>
          <w:sz w:val="24"/>
        </w:rPr>
        <w:t>Research Centre for the Oceans and Human Health, City University of Hong Kong Shenzhen Research Institute, Shenzhen 518057, China</w:t>
      </w:r>
      <w:bookmarkEnd w:id="0"/>
    </w:p>
    <w:p w14:paraId="051EE48A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hint="eastAsia" w:ascii="Times New Roman" w:hAnsi="Times New Roman"/>
          <w:i/>
          <w:iCs/>
          <w:sz w:val="24"/>
          <w:lang w:val="en-US" w:eastAsia="zh-CN"/>
        </w:rPr>
      </w:pPr>
      <w:r>
        <w:rPr>
          <w:rFonts w:hint="eastAsia" w:ascii="Times New Roman" w:hAnsi="Times New Roman"/>
          <w:i/>
          <w:iCs/>
          <w:sz w:val="24"/>
          <w:vertAlign w:val="superscript"/>
          <w:lang w:val="en-US" w:eastAsia="zh-CN"/>
        </w:rPr>
        <w:t>g</w:t>
      </w:r>
      <w:r>
        <w:rPr>
          <w:rFonts w:hint="eastAsia" w:ascii="Times New Roman" w:hAnsi="Times New Roman"/>
          <w:i/>
          <w:iCs/>
          <w:sz w:val="24"/>
          <w:lang w:val="en-US" w:eastAsia="zh-CN"/>
        </w:rPr>
        <w:t xml:space="preserve"> Key Laboratory of Environmental Medicine Engineering, Ministry of Education, School of Public Health, Southeast University, Nanjing, China.</w:t>
      </w:r>
    </w:p>
    <w:p w14:paraId="63FE7E8F">
      <w:pPr>
        <w:pStyle w:val="17"/>
        <w:keepNext w:val="0"/>
        <w:keepLines w:val="0"/>
        <w:pageBreakBefore w:val="0"/>
        <w:widowControl w:val="0"/>
        <w:kinsoku/>
        <w:wordWrap/>
        <w:overflowPunct/>
        <w:topLinePunct w:val="0"/>
        <w:autoSpaceDE w:val="0"/>
        <w:autoSpaceDN w:val="0"/>
        <w:bidi w:val="0"/>
        <w:adjustRightInd w:val="0"/>
        <w:snapToGrid/>
        <w:spacing w:line="312" w:lineRule="auto"/>
        <w:textAlignment w:val="auto"/>
        <w:rPr>
          <w:rFonts w:hint="default" w:ascii="Times New Roman" w:hAnsi="Times New Roman"/>
          <w:i/>
          <w:iCs/>
          <w:sz w:val="24"/>
          <w:lang w:val="en-US" w:eastAsia="zh-CN"/>
        </w:rPr>
      </w:pPr>
    </w:p>
    <w:p w14:paraId="5DFE0120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Corresponding author:</w:t>
      </w:r>
      <w:r>
        <w:rPr>
          <w:rFonts w:ascii="Times New Roman" w:hAnsi="Times New Roman" w:cs="Times New Roman"/>
          <w:sz w:val="24"/>
        </w:rPr>
        <w:t xml:space="preserve"> </w:t>
      </w:r>
    </w:p>
    <w:p w14:paraId="34267FFE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*To whom correspondence may be addressed</w:t>
      </w:r>
    </w:p>
    <w:p w14:paraId="10343AA8">
      <w:pPr>
        <w:spacing w:line="360" w:lineRule="auto"/>
        <w:rPr>
          <w:rFonts w:ascii="Times New Roman" w:hAnsi="Times New Roman" w:cs="Times New Roman"/>
          <w:color w:val="auto"/>
          <w:sz w:val="24"/>
          <w:u w:val="none"/>
          <w:lang w:val="de-DE"/>
        </w:rPr>
      </w:pPr>
      <w:r>
        <w:rPr>
          <w:rFonts w:ascii="Times New Roman" w:hAnsi="Times New Roman" w:cs="Times New Roman"/>
          <w:sz w:val="24"/>
          <w:lang w:val="de-DE"/>
        </w:rPr>
        <w:t xml:space="preserve">Ying Wang, E-mail: </w:t>
      </w:r>
      <w:r>
        <w:rPr>
          <w:color w:val="auto"/>
          <w:u w:val="none"/>
        </w:rPr>
        <w:fldChar w:fldCharType="begin"/>
      </w:r>
      <w:r>
        <w:rPr>
          <w:color w:val="auto"/>
          <w:u w:val="none"/>
        </w:rPr>
        <w:instrText xml:space="preserve"> HYPERLINK "mailto:yingw@buaa.deu.cn" </w:instrText>
      </w:r>
      <w:r>
        <w:rPr>
          <w:color w:val="auto"/>
          <w:u w:val="none"/>
        </w:rPr>
        <w:fldChar w:fldCharType="separate"/>
      </w:r>
      <w:r>
        <w:rPr>
          <w:rStyle w:val="10"/>
          <w:rFonts w:ascii="Times New Roman" w:hAnsi="Times New Roman" w:cs="Times New Roman"/>
          <w:color w:val="auto"/>
          <w:sz w:val="24"/>
          <w:u w:val="none"/>
          <w:lang w:val="de-DE"/>
        </w:rPr>
        <w:t>yingw@buaa.edu.cn</w:t>
      </w:r>
      <w:r>
        <w:rPr>
          <w:rStyle w:val="10"/>
          <w:rFonts w:ascii="Times New Roman" w:hAnsi="Times New Roman" w:cs="Times New Roman"/>
          <w:color w:val="auto"/>
          <w:sz w:val="24"/>
          <w:u w:val="none"/>
          <w:lang w:val="de-DE"/>
        </w:rPr>
        <w:fldChar w:fldCharType="end"/>
      </w:r>
      <w:r>
        <w:rPr>
          <w:rFonts w:ascii="Times New Roman" w:hAnsi="Times New Roman" w:cs="Times New Roman"/>
          <w:color w:val="auto"/>
          <w:sz w:val="24"/>
          <w:u w:val="none"/>
          <w:lang w:val="de-DE"/>
        </w:rPr>
        <w:t xml:space="preserve">; </w:t>
      </w:r>
      <w:r>
        <w:rPr>
          <w:color w:val="auto"/>
          <w:u w:val="none"/>
        </w:rPr>
        <w:fldChar w:fldCharType="begin"/>
      </w:r>
      <w:r>
        <w:rPr>
          <w:color w:val="auto"/>
          <w:u w:val="none"/>
        </w:rPr>
        <w:instrText xml:space="preserve"> HYPERLINK "mailto:wy2012bnu@126.com" </w:instrText>
      </w:r>
      <w:r>
        <w:rPr>
          <w:color w:val="auto"/>
          <w:u w:val="none"/>
        </w:rPr>
        <w:fldChar w:fldCharType="separate"/>
      </w:r>
      <w:r>
        <w:rPr>
          <w:rStyle w:val="10"/>
          <w:rFonts w:ascii="Times New Roman" w:hAnsi="Times New Roman" w:cs="Times New Roman"/>
          <w:color w:val="auto"/>
          <w:sz w:val="24"/>
          <w:u w:val="none"/>
          <w:lang w:val="de-DE"/>
        </w:rPr>
        <w:t>wy2012bnu@126.com</w:t>
      </w:r>
      <w:r>
        <w:rPr>
          <w:rStyle w:val="10"/>
          <w:rFonts w:ascii="Times New Roman" w:hAnsi="Times New Roman" w:cs="Times New Roman"/>
          <w:color w:val="auto"/>
          <w:sz w:val="24"/>
          <w:u w:val="none"/>
          <w:lang w:val="de-DE"/>
        </w:rPr>
        <w:fldChar w:fldCharType="end"/>
      </w:r>
      <w:r>
        <w:rPr>
          <w:rFonts w:ascii="Times New Roman" w:hAnsi="Times New Roman" w:cs="Times New Roman"/>
          <w:color w:val="auto"/>
          <w:sz w:val="24"/>
          <w:u w:val="none"/>
          <w:lang w:val="de-DE"/>
        </w:rPr>
        <w:t>;</w:t>
      </w:r>
    </w:p>
    <w:p w14:paraId="54C34B5C">
      <w:pPr>
        <w:spacing w:line="360" w:lineRule="auto"/>
        <w:rPr>
          <w:rFonts w:hint="eastAsia" w:ascii="Times New Roman" w:hAnsi="Times New Roman" w:cs="Times New Roman"/>
          <w:color w:val="auto"/>
          <w:sz w:val="24"/>
          <w:u w:val="none"/>
          <w:lang w:val="en-US" w:eastAsia="zh-CN"/>
        </w:rPr>
      </w:pPr>
      <w:r>
        <w:rPr>
          <w:rFonts w:hint="eastAsia" w:ascii="Times New Roman" w:hAnsi="Times New Roman" w:cs="Times New Roman"/>
          <w:color w:val="auto"/>
          <w:sz w:val="24"/>
          <w:u w:val="none"/>
          <w:lang w:val="en-US" w:eastAsia="zh-CN"/>
        </w:rPr>
        <w:t xml:space="preserve">Wenhong Fan, </w:t>
      </w:r>
      <w:r>
        <w:rPr>
          <w:rFonts w:ascii="Times New Roman" w:hAnsi="Times New Roman" w:cs="Times New Roman"/>
          <w:color w:val="auto"/>
          <w:sz w:val="24"/>
          <w:u w:val="none"/>
          <w:lang w:val="de-DE"/>
        </w:rPr>
        <w:t>E-mail:</w:t>
      </w:r>
      <w:r>
        <w:rPr>
          <w:rFonts w:hint="eastAsia" w:ascii="Times New Roman" w:hAnsi="Times New Roman" w:cs="Times New Roman"/>
          <w:color w:val="auto"/>
          <w:sz w:val="24"/>
          <w:u w:val="none"/>
          <w:lang w:val="en-US" w:eastAsia="zh-CN"/>
        </w:rPr>
        <w:t xml:space="preserve"> </w:t>
      </w:r>
      <w:r>
        <w:rPr>
          <w:rStyle w:val="10"/>
          <w:rFonts w:hint="eastAsia" w:ascii="Times New Roman" w:hAnsi="Times New Roman" w:eastAsia="宋体" w:cs="Times New Roman"/>
          <w:color w:val="auto"/>
          <w:sz w:val="24"/>
          <w:u w:val="none"/>
          <w:lang w:val="en-US" w:eastAsia="zh-CN"/>
        </w:rPr>
        <w:t>fanwh@buaa.edu.cn</w:t>
      </w:r>
      <w:r>
        <w:rPr>
          <w:rFonts w:hint="eastAsia" w:ascii="Times New Roman" w:hAnsi="Times New Roman" w:cs="Times New Roman"/>
          <w:color w:val="auto"/>
          <w:sz w:val="24"/>
          <w:u w:val="none"/>
          <w:lang w:val="en-US" w:eastAsia="zh-CN"/>
        </w:rPr>
        <w:t>.</w:t>
      </w:r>
    </w:p>
    <w:p w14:paraId="620D87CC">
      <w:pPr>
        <w:widowControl/>
        <w:jc w:val="left"/>
        <w:rPr>
          <w:rFonts w:hint="default" w:ascii="Times New Roman" w:hAnsi="Times New Roman" w:cs="Times New Roman" w:eastAsiaTheme="minorEastAsia"/>
          <w:sz w:val="24"/>
          <w:highlight w:val="none"/>
          <w:lang w:val="en-US" w:eastAsia="zh-CN"/>
        </w:rPr>
      </w:pPr>
      <w:r>
        <w:rPr>
          <w:rFonts w:ascii="Times New Roman" w:hAnsi="Times New Roman" w:cs="Times New Roman"/>
          <w:sz w:val="24"/>
          <w:highlight w:val="none"/>
        </w:rPr>
        <w:t xml:space="preserve">Number Supplementary pages: </w:t>
      </w:r>
      <w:r>
        <w:rPr>
          <w:rFonts w:hint="eastAsia" w:ascii="Times New Roman" w:hAnsi="Times New Roman" w:cs="Times New Roman"/>
          <w:sz w:val="24"/>
          <w:highlight w:val="none"/>
          <w:lang w:val="en-US" w:eastAsia="zh-CN"/>
        </w:rPr>
        <w:t>21</w:t>
      </w:r>
    </w:p>
    <w:p w14:paraId="18F380CF">
      <w:pPr>
        <w:widowControl/>
        <w:jc w:val="left"/>
        <w:rPr>
          <w:rFonts w:ascii="Times New Roman" w:hAnsi="Times New Roman" w:cs="Times New Roman"/>
          <w:sz w:val="24"/>
          <w:highlight w:val="none"/>
        </w:rPr>
      </w:pPr>
      <w:r>
        <w:rPr>
          <w:rFonts w:ascii="Times New Roman" w:hAnsi="Times New Roman" w:cs="Times New Roman"/>
          <w:sz w:val="24"/>
          <w:highlight w:val="none"/>
        </w:rPr>
        <w:t>Number the Supplementary Figures: 1</w:t>
      </w:r>
    </w:p>
    <w:p w14:paraId="68569CD1">
      <w:pPr>
        <w:widowControl/>
        <w:jc w:val="left"/>
        <w:rPr>
          <w:rFonts w:hint="eastAsia" w:ascii="Times New Roman" w:hAnsi="Times New Roman" w:cs="Times New Roman"/>
          <w:sz w:val="24"/>
          <w:highlight w:val="none"/>
          <w:lang w:val="en-US" w:eastAsia="zh-CN"/>
        </w:rPr>
      </w:pPr>
      <w:r>
        <w:rPr>
          <w:rFonts w:ascii="Times New Roman" w:hAnsi="Times New Roman" w:cs="Times New Roman"/>
          <w:sz w:val="24"/>
          <w:highlight w:val="none"/>
        </w:rPr>
        <w:t xml:space="preserve">Number the Supplementary Tables: </w:t>
      </w:r>
      <w:r>
        <w:rPr>
          <w:rFonts w:hint="eastAsia" w:ascii="Times New Roman" w:hAnsi="Times New Roman" w:cs="Times New Roman"/>
          <w:sz w:val="24"/>
          <w:highlight w:val="none"/>
          <w:lang w:val="en-US" w:eastAsia="zh-CN"/>
        </w:rPr>
        <w:t>7</w:t>
      </w:r>
    </w:p>
    <w:p w14:paraId="56742F0A">
      <w:pPr>
        <w:widowControl/>
        <w:jc w:val="left"/>
        <w:rPr>
          <w:rFonts w:hint="eastAsia" w:ascii="Times New Roman" w:hAnsi="Times New Roman" w:cs="Times New Roman"/>
          <w:sz w:val="24"/>
          <w:highlight w:val="none"/>
          <w:lang w:val="en-US" w:eastAsia="zh-CN"/>
        </w:rPr>
      </w:pPr>
      <w:r>
        <w:rPr>
          <w:rFonts w:ascii="Times New Roman" w:hAnsi="Times New Roman" w:cs="Times New Roman"/>
          <w:sz w:val="24"/>
          <w:highlight w:val="none"/>
        </w:rPr>
        <w:t xml:space="preserve">Number the Supplementary </w:t>
      </w:r>
      <w:r>
        <w:rPr>
          <w:rFonts w:hint="eastAsia" w:ascii="Times New Roman" w:hAnsi="Times New Roman" w:cs="Times New Roman"/>
          <w:sz w:val="24"/>
          <w:highlight w:val="none"/>
          <w:lang w:val="en-US" w:eastAsia="zh-CN"/>
        </w:rPr>
        <w:t>Text</w:t>
      </w:r>
      <w:r>
        <w:rPr>
          <w:rFonts w:ascii="Times New Roman" w:hAnsi="Times New Roman" w:cs="Times New Roman"/>
          <w:sz w:val="24"/>
          <w:highlight w:val="none"/>
        </w:rPr>
        <w:t xml:space="preserve">s: </w:t>
      </w:r>
      <w:r>
        <w:rPr>
          <w:rFonts w:hint="eastAsia" w:ascii="Times New Roman" w:hAnsi="Times New Roman" w:cs="Times New Roman"/>
          <w:sz w:val="24"/>
          <w:highlight w:val="none"/>
          <w:lang w:val="en-US" w:eastAsia="zh-CN"/>
        </w:rPr>
        <w:t>1</w:t>
      </w:r>
    </w:p>
    <w:p w14:paraId="3E185B20">
      <w:pPr>
        <w:widowControl/>
        <w:jc w:val="left"/>
        <w:rPr>
          <w:rFonts w:ascii="Times New Roman" w:hAnsi="Times New Roman" w:cs="Times New Roman"/>
          <w:szCs w:val="21"/>
        </w:rPr>
        <w:sectPr>
          <w:footerReference r:id="rId3" w:type="default"/>
          <w:pgSz w:w="11906" w:h="16838"/>
          <w:pgMar w:top="1440" w:right="1800" w:bottom="1440" w:left="1800" w:header="851" w:footer="992" w:gutter="0"/>
          <w:pgBorders>
            <w:top w:val="none" w:sz="0" w:space="0"/>
            <w:left w:val="none" w:sz="0" w:space="0"/>
            <w:bottom w:val="none" w:sz="0" w:space="0"/>
            <w:right w:val="none" w:sz="0" w:space="0"/>
          </w:pgBorders>
          <w:cols w:space="425" w:num="1"/>
          <w:docGrid w:type="lines" w:linePitch="312" w:charSpace="0"/>
        </w:sectPr>
      </w:pPr>
    </w:p>
    <w:p w14:paraId="3FA58CC0">
      <w:pPr>
        <w:pStyle w:val="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drawing>
          <wp:inline distT="0" distB="0" distL="114300" distR="114300">
            <wp:extent cx="5072380" cy="4275455"/>
            <wp:effectExtent l="0" t="0" r="0" b="0"/>
            <wp:docPr id="2" name="图片 2" descr="C:\Users\wx\Desktop\稀有鮈鲫投稿图片\栖息位置.tiff栖息位置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C:\Users\wx\Desktop\稀有鮈鲫投稿图片\栖息位置.tiff栖息位置"/>
                    <pic:cNvPicPr>
                      <a:picLocks noChangeAspect="1"/>
                    </pic:cNvPicPr>
                  </pic:nvPicPr>
                  <pic:blipFill>
                    <a:blip r:embed="rId5"/>
                    <a:srcRect l="2521" t="1188" r="2521" b="1275"/>
                    <a:stretch>
                      <a:fillRect/>
                    </a:stretch>
                  </pic:blipFill>
                  <pic:spPr>
                    <a:xfrm>
                      <a:off x="0" y="0"/>
                      <a:ext cx="5072380" cy="4275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A8F706">
      <w:pPr>
        <w:rPr>
          <w:rFonts w:ascii="Times New Roman" w:hAnsi="Times New Roman" w:cs="Times New Roman"/>
        </w:rPr>
      </w:pPr>
    </w:p>
    <w:p w14:paraId="57A02990">
      <w:pPr>
        <w:spacing w:line="360" w:lineRule="auto"/>
        <w:rPr>
          <w:rFonts w:ascii="Times New Roman" w:hAnsi="Times New Roman" w:cs="Times New Roman"/>
          <w:szCs w:val="21"/>
        </w:rPr>
        <w:sectPr>
          <w:pgSz w:w="11906" w:h="16838"/>
          <w:pgMar w:top="1440" w:right="1800" w:bottom="1440" w:left="1800" w:header="851" w:footer="992" w:gutter="0"/>
          <w:pgBorders>
            <w:top w:val="none" w:sz="0" w:space="0"/>
            <w:left w:val="none" w:sz="0" w:space="0"/>
            <w:bottom w:val="none" w:sz="0" w:space="0"/>
            <w:right w:val="none" w:sz="0" w:space="0"/>
          </w:pgBorders>
          <w:cols w:space="0" w:num="1"/>
          <w:docGrid w:type="lines" w:linePitch="312" w:charSpace="0"/>
        </w:sectPr>
      </w:pPr>
      <w:r>
        <w:rPr>
          <w:rFonts w:ascii="Times New Roman" w:hAnsi="Times New Roman" w:cs="Times New Roman"/>
          <w:sz w:val="24"/>
        </w:rPr>
        <w:t xml:space="preserve">Figure S1. Habitat map of </w:t>
      </w:r>
      <w:r>
        <w:rPr>
          <w:rFonts w:ascii="Times New Roman" w:hAnsi="Times New Roman" w:cs="Times New Roman"/>
          <w:i/>
          <w:sz w:val="24"/>
        </w:rPr>
        <w:t>Gobiocypris rarus</w:t>
      </w:r>
      <w:r>
        <w:rPr>
          <w:rFonts w:ascii="Times New Roman" w:hAnsi="Times New Roman" w:cs="Times New Roman"/>
          <w:sz w:val="24"/>
        </w:rPr>
        <w:t>.</w:t>
      </w:r>
    </w:p>
    <w:p w14:paraId="05A684F8">
      <w:pPr>
        <w:pStyle w:val="2"/>
        <w:spacing w:after="156" w:afterLines="5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S1. Classification and encoding of </w:t>
      </w:r>
      <w:r>
        <w:rPr>
          <w:rFonts w:hint="eastAsia" w:ascii="Times New Roman" w:hAnsi="Times New Roman" w:cs="Times New Roman"/>
          <w:sz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ife</w:t>
      </w:r>
      <w:r>
        <w:rPr>
          <w:rFonts w:hint="eastAsia"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age. </w:t>
      </w:r>
      <w:r>
        <w:rPr>
          <w:rFonts w:hint="eastAsia" w:ascii="Times New Roman" w:hAnsi="Times New Roman" w:eastAsia="宋体" w:cs="Times New Roman"/>
          <w:color w:val="000000"/>
          <w:sz w:val="22"/>
          <w:szCs w:val="22"/>
          <w:lang w:val="en-US" w:eastAsia="zh-CN"/>
        </w:rPr>
        <w:t>N</w:t>
      </w:r>
      <w:r>
        <w:rPr>
          <w:rFonts w:hint="eastAsia" w:ascii="Times New Roman" w:hAnsi="Times New Roman" w:eastAsia="宋体" w:cs="Times New Roman"/>
          <w:color w:val="000000"/>
          <w:sz w:val="22"/>
          <w:szCs w:val="22"/>
        </w:rPr>
        <w:t>ot mentioned</w:t>
      </w:r>
      <w:r>
        <w:rPr>
          <w:rFonts w:ascii="Times New Roman" w:hAnsi="Times New Roman" w:cs="Times New Roman"/>
          <w:sz w:val="24"/>
          <w:szCs w:val="24"/>
        </w:rPr>
        <w:t xml:space="preserve"> refers to the absence of life</w:t>
      </w:r>
      <w:r>
        <w:rPr>
          <w:rFonts w:hint="eastAsia"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age in the data set.</w:t>
      </w:r>
    </w:p>
    <w:tbl>
      <w:tblPr>
        <w:tblStyle w:val="7"/>
        <w:tblW w:w="3422" w:type="pct"/>
        <w:jc w:val="center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463"/>
        <w:gridCol w:w="3365"/>
      </w:tblGrid>
      <w:tr w14:paraId="128DE2D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36" w:hRule="atLeast"/>
          <w:jc w:val="center"/>
        </w:trPr>
        <w:tc>
          <w:tcPr>
            <w:tcW w:w="2113" w:type="pct"/>
            <w:tcBorders>
              <w:top w:val="single" w:color="000000" w:sz="12" w:space="0"/>
              <w:left w:val="nil"/>
              <w:bottom w:val="single" w:color="000000" w:sz="4" w:space="0"/>
              <w:right w:val="nil"/>
              <w:tl2br w:val="nil"/>
            </w:tcBorders>
            <w:shd w:val="clear" w:color="auto" w:fill="FFFFFF"/>
            <w:vAlign w:val="center"/>
          </w:tcPr>
          <w:p w14:paraId="3344744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Code</w:t>
            </w:r>
          </w:p>
        </w:tc>
        <w:tc>
          <w:tcPr>
            <w:tcW w:w="2886" w:type="pct"/>
            <w:tcBorders>
              <w:top w:val="single" w:color="000000" w:sz="12" w:space="0"/>
              <w:left w:val="nil"/>
              <w:bottom w:val="single" w:color="000000" w:sz="4" w:space="0"/>
              <w:right w:val="nil"/>
            </w:tcBorders>
            <w:shd w:val="clear" w:color="auto" w:fill="FFFFFF"/>
            <w:vAlign w:val="center"/>
          </w:tcPr>
          <w:p w14:paraId="3263656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 xml:space="preserve"> </w:t>
            </w: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stage</w:t>
            </w:r>
          </w:p>
        </w:tc>
      </w:tr>
      <w:tr w14:paraId="6D0960A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36" w:hRule="atLeast"/>
          <w:jc w:val="center"/>
        </w:trPr>
        <w:tc>
          <w:tcPr>
            <w:tcW w:w="2113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BFF57F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1</w:t>
            </w:r>
          </w:p>
        </w:tc>
        <w:tc>
          <w:tcPr>
            <w:tcW w:w="2886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69036A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Style w:val="15"/>
                <w:rFonts w:hint="default" w:ascii="Times New Roman" w:hAnsi="Times New Roman" w:cs="Times New Roman"/>
                <w:lang w:bidi="ar"/>
              </w:rPr>
              <w:t>Egg, Embryo</w:t>
            </w:r>
          </w:p>
        </w:tc>
      </w:tr>
      <w:tr w14:paraId="1065508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36" w:hRule="atLeast"/>
          <w:jc w:val="center"/>
        </w:trPr>
        <w:tc>
          <w:tcPr>
            <w:tcW w:w="21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4B2EDC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2</w:t>
            </w:r>
          </w:p>
        </w:tc>
        <w:tc>
          <w:tcPr>
            <w:tcW w:w="288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9838BB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Style w:val="15"/>
                <w:rFonts w:hint="default" w:ascii="Times New Roman" w:hAnsi="Times New Roman" w:cs="Times New Roman"/>
                <w:lang w:bidi="ar"/>
              </w:rPr>
              <w:t>Larva, Juvenile, Young of year</w:t>
            </w:r>
          </w:p>
        </w:tc>
      </w:tr>
      <w:tr w14:paraId="26B98F0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36" w:hRule="atLeast"/>
          <w:jc w:val="center"/>
        </w:trPr>
        <w:tc>
          <w:tcPr>
            <w:tcW w:w="21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A191F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3</w:t>
            </w:r>
          </w:p>
        </w:tc>
        <w:tc>
          <w:tcPr>
            <w:tcW w:w="288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716BA3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Style w:val="15"/>
                <w:rFonts w:hint="default" w:ascii="Times New Roman" w:hAnsi="Times New Roman" w:cs="Times New Roman"/>
                <w:lang w:bidi="ar"/>
              </w:rPr>
              <w:t>Adult, Mature</w:t>
            </w:r>
          </w:p>
        </w:tc>
      </w:tr>
      <w:tr w14:paraId="2733DD9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36" w:hRule="atLeast"/>
          <w:jc w:val="center"/>
        </w:trPr>
        <w:tc>
          <w:tcPr>
            <w:tcW w:w="2113" w:type="pct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40F12C1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kern w:val="0"/>
                <w:sz w:val="22"/>
                <w:szCs w:val="22"/>
                <w:lang w:bidi="ar"/>
              </w:rPr>
              <w:t>4</w:t>
            </w:r>
          </w:p>
        </w:tc>
        <w:tc>
          <w:tcPr>
            <w:tcW w:w="2886" w:type="pct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4857426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sz w:val="22"/>
                <w:szCs w:val="22"/>
                <w:lang w:val="en-US" w:eastAsia="zh-CN"/>
              </w:rPr>
              <w:t>N</w:t>
            </w:r>
            <w:r>
              <w:rPr>
                <w:rFonts w:hint="eastAsia" w:ascii="Times New Roman" w:hAnsi="Times New Roman" w:eastAsia="宋体" w:cs="Times New Roman"/>
                <w:color w:val="000000"/>
                <w:sz w:val="22"/>
                <w:szCs w:val="22"/>
              </w:rPr>
              <w:t>ot mentioned</w:t>
            </w:r>
          </w:p>
        </w:tc>
      </w:tr>
    </w:tbl>
    <w:p w14:paraId="07C27B0A">
      <w:pPr>
        <w:rPr>
          <w:rFonts w:ascii="Times New Roman" w:hAnsi="Times New Roman" w:cs="Times New Roman"/>
          <w:sz w:val="24"/>
        </w:rPr>
        <w:sectPr>
          <w:pgSz w:w="11906" w:h="16838"/>
          <w:pgMar w:top="1440" w:right="1803" w:bottom="1440" w:left="1803" w:header="851" w:footer="992" w:gutter="0"/>
          <w:paperSrc/>
          <w:pgBorders>
            <w:top w:val="none" w:sz="0" w:space="0"/>
            <w:left w:val="none" w:sz="0" w:space="0"/>
            <w:bottom w:val="none" w:sz="0" w:space="0"/>
            <w:right w:val="none" w:sz="0" w:space="0"/>
          </w:pgBorders>
          <w:cols w:space="0" w:num="1"/>
          <w:rtlGutter w:val="0"/>
          <w:docGrid w:type="lines" w:linePitch="319" w:charSpace="0"/>
        </w:sectPr>
      </w:pPr>
    </w:p>
    <w:p w14:paraId="27A6D5C8">
      <w:pPr>
        <w:rPr>
          <w:rFonts w:hint="eastAsia" w:ascii="Times New Roman" w:hAnsi="Times New Roman" w:cs="Times New Roman" w:eastAsiaTheme="minorEastAsia"/>
          <w:sz w:val="24"/>
          <w:highlight w:val="none"/>
          <w:lang w:val="en-US" w:eastAsia="zh-CN"/>
        </w:rPr>
      </w:pPr>
      <w:r>
        <w:rPr>
          <w:rFonts w:hint="eastAsia" w:ascii="Times New Roman" w:hAnsi="Times New Roman" w:cs="Times New Roman"/>
          <w:sz w:val="24"/>
          <w:highlight w:val="none"/>
          <w:lang w:val="en-US" w:eastAsia="zh-CN"/>
        </w:rPr>
        <w:t xml:space="preserve">Table S2. Original data collected for </w:t>
      </w:r>
      <w:r>
        <w:rPr>
          <w:rFonts w:ascii="Times New Roman" w:hAnsi="Times New Roman" w:cs="Times New Roman"/>
          <w:sz w:val="24"/>
        </w:rPr>
        <w:t>Acute ML-QSAR model</w:t>
      </w:r>
      <w:r>
        <w:rPr>
          <w:rFonts w:hint="eastAsia" w:ascii="Times New Roman" w:hAnsi="Times New Roman" w:cs="Times New Roman"/>
          <w:sz w:val="24"/>
          <w:lang w:val="en-US" w:eastAsia="zh-CN"/>
        </w:rPr>
        <w:t>ing.</w:t>
      </w:r>
    </w:p>
    <w:tbl>
      <w:tblPr>
        <w:tblStyle w:val="7"/>
        <w:tblW w:w="13249" w:type="dxa"/>
        <w:tblInd w:w="93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323"/>
        <w:gridCol w:w="1926"/>
        <w:gridCol w:w="7195"/>
        <w:gridCol w:w="1067"/>
        <w:gridCol w:w="1738"/>
      </w:tblGrid>
      <w:tr w14:paraId="3F89527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12754402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sz w:val="20"/>
                <w:szCs w:val="20"/>
                <w:u w:val="none"/>
                <w:lang w:val="en-US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CAS number</w:t>
            </w:r>
          </w:p>
        </w:tc>
        <w:tc>
          <w:tcPr>
            <w:tcW w:w="1926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527BF09D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宋体" w:hAnsi="宋体" w:eastAsia="宋体" w:cs="宋体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Chemical</w:t>
            </w:r>
            <w:r>
              <w:rPr>
                <w:rFonts w:hint="eastAsia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s</w:t>
            </w:r>
          </w:p>
        </w:tc>
        <w:tc>
          <w:tcPr>
            <w:tcW w:w="7195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351AEAB3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SMILES</w:t>
            </w:r>
          </w:p>
        </w:tc>
        <w:tc>
          <w:tcPr>
            <w:tcW w:w="1067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6E209DF9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 </w:t>
            </w: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stage</w:t>
            </w:r>
          </w:p>
        </w:tc>
        <w:tc>
          <w:tcPr>
            <w:tcW w:w="1738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30094C4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Concentration mg/L</w:t>
            </w:r>
          </w:p>
        </w:tc>
      </w:tr>
      <w:tr w14:paraId="01EA15B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vAlign w:val="center"/>
          </w:tcPr>
          <w:p w14:paraId="568AE89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0108-64-2.htm" \o "http://www.ichemistry.cn/chemistry/10108-64-2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0108-64-2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0F5114A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Cl2</w:t>
            </w:r>
          </w:p>
        </w:tc>
        <w:tc>
          <w:tcPr>
            <w:tcW w:w="7195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1506586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Cd+2]</w:t>
            </w:r>
          </w:p>
        </w:tc>
        <w:tc>
          <w:tcPr>
            <w:tcW w:w="1067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05B1C3F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2D5D025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19</w:t>
            </w:r>
          </w:p>
        </w:tc>
      </w:tr>
      <w:tr w14:paraId="7FF0609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A5A07B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108-64-2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78BD6C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Cl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850797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Cd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B21814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B925E8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8.96</w:t>
            </w:r>
          </w:p>
        </w:tc>
      </w:tr>
      <w:tr w14:paraId="5A8D428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AD92D3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108-64-2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6EEFEA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Cl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24867A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Cd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45431F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9834AF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1.8</w:t>
            </w:r>
          </w:p>
        </w:tc>
      </w:tr>
      <w:tr w14:paraId="109979D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42EAA0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0325-94-7.htm" \o "http://www.ichemistry.cn/chemistry/10325-94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0325-94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AF96CC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N2O6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73C734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N+](=O)([O-])[O-].[N+](=O)([O-])[O-].[Cd+2]  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B2B40C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006DCE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.5</w:t>
            </w:r>
          </w:p>
        </w:tc>
      </w:tr>
      <w:tr w14:paraId="37B1B35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8802D2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325-94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1B8AB7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N2O6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BB85DC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N+](=O)([O-])[O-].[N+](=O)([O-])[O-].[Cd+2]  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0EC714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CDF9EA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.5</w:t>
            </w:r>
          </w:p>
        </w:tc>
      </w:tr>
      <w:tr w14:paraId="0690154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DAB511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325-94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FA63A8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N2O6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414150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N+](=O)([O-])[O-].[N+](=O)([O-])[O-].[Cd+2]  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0BB29F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23A27C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.5</w:t>
            </w:r>
          </w:p>
        </w:tc>
      </w:tr>
      <w:tr w14:paraId="00CC7DE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71D209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325-94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C465BD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dN2O6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5BA8FF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12121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N+](=O)([O-])[O-].[N+](=O)([O-])[O-].[Cd+2]  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B0EC32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CC82C3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.36</w:t>
            </w:r>
          </w:p>
        </w:tc>
      </w:tr>
      <w:tr w14:paraId="5D9FFAA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3C6AAD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7534-96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91211C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6H22Cl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DBC01C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Style w:val="29"/>
                <w:rFonts w:eastAsia="宋体"/>
                <w:lang w:val="en-US" w:eastAsia="zh-CN" w:bidi="ar"/>
              </w:rPr>
              <w:t xml:space="preserve"> CC1=CC=C(C=C1)N2C=NC3=C2C=CC=C3CC(=O)NC4=CC=C(C=C4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C1F1CE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528B1B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.24</w:t>
            </w:r>
          </w:p>
        </w:tc>
      </w:tr>
      <w:tr w14:paraId="12BC96A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EF1336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7534-96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3FED72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6H22Cl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A951F0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Style w:val="29"/>
                <w:rFonts w:eastAsia="宋体"/>
                <w:lang w:val="en-US" w:eastAsia="zh-CN" w:bidi="ar"/>
              </w:rPr>
              <w:t xml:space="preserve"> CC1=CC=C(C=C1)N2C=NC3=C2C=CC=C3CC(=O)NC4=CC=C(C=C4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73842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3D5EA7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.07</w:t>
            </w:r>
          </w:p>
        </w:tc>
      </w:tr>
      <w:tr w14:paraId="4110D30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A3D8B9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12281-77-3.htm" \o "http://www.ichemistry.cn/chemistry/112281-77-3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12281-77-3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690B76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6355C7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993D83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4379EC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6.73</w:t>
            </w:r>
          </w:p>
        </w:tc>
      </w:tr>
      <w:tr w14:paraId="12CCAA5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B39E7B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A2161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1E0DCA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0AEDAE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239A4B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8.41</w:t>
            </w:r>
          </w:p>
        </w:tc>
      </w:tr>
      <w:tr w14:paraId="3693096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476773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01F242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AAAF7B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B83345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8A5045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.95</w:t>
            </w:r>
          </w:p>
        </w:tc>
      </w:tr>
      <w:tr w14:paraId="61BB4DF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CAC52B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4B5541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866080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DFBD5A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38570B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.38</w:t>
            </w:r>
          </w:p>
        </w:tc>
      </w:tr>
      <w:tr w14:paraId="6D7CB10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7D91AD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5D5396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72D531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6B5E82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08D4D1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.13</w:t>
            </w:r>
          </w:p>
        </w:tc>
      </w:tr>
      <w:tr w14:paraId="04F2398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EF7C81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CDB8F2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6E54BF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1AA1EF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6DE337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.86</w:t>
            </w:r>
          </w:p>
        </w:tc>
      </w:tr>
      <w:tr w14:paraId="39A3FEB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B5922D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2CD731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6BD9B9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2BF4C1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FAE2E1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.48</w:t>
            </w:r>
          </w:p>
        </w:tc>
      </w:tr>
      <w:tr w14:paraId="2F5B348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624C3E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CF04DB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6295A0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(C=C3)C#N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534169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D870AA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.69</w:t>
            </w:r>
          </w:p>
        </w:tc>
      </w:tr>
      <w:tr w14:paraId="3320924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3ECC3C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12281-77-3.htm" \o "http://www.ichemistry.cn/chemistry/112281-77-3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12281-77-3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02D222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D8F983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BE634F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B9317A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.38</w:t>
            </w:r>
          </w:p>
        </w:tc>
      </w:tr>
      <w:tr w14:paraId="53550A3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15D547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E3549F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373D13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24AE78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426D63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.95</w:t>
            </w:r>
          </w:p>
        </w:tc>
      </w:tr>
      <w:tr w14:paraId="7EDF0CD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02E6F0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13E96E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8F0F0C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267D22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B75CAD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6.73</w:t>
            </w:r>
          </w:p>
        </w:tc>
      </w:tr>
      <w:tr w14:paraId="65C37C7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850E43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7AEBC7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4E9E3C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F68BD1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EC2E50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8.41</w:t>
            </w:r>
          </w:p>
        </w:tc>
      </w:tr>
      <w:tr w14:paraId="12A6981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23208B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9B319D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5D6E2A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31F154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A9583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.13</w:t>
            </w:r>
          </w:p>
        </w:tc>
      </w:tr>
      <w:tr w14:paraId="0A4CB06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9B2071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8C25C8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D855C4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83463D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21E6B2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.86</w:t>
            </w:r>
          </w:p>
        </w:tc>
      </w:tr>
      <w:tr w14:paraId="4E8EA63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826E0E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E50656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407135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C2F796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E9C62B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.48</w:t>
            </w:r>
          </w:p>
        </w:tc>
      </w:tr>
      <w:tr w14:paraId="49ABCAE6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B2591F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2281-77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C612C4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1Cl2F4N3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C8146C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FC(F)(F)C1=CC(=C(C=C1Cl)Cl)C2=NN=C(C=C2C3=CC=CC=C3)O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001340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0B3DC7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.69</w:t>
            </w:r>
          </w:p>
        </w:tc>
      </w:tr>
      <w:tr w14:paraId="74FF674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67D4EB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53719-23-4.htm" \o "http://www.ichemistry.cn/chemistry/153719-23-4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53719-23-4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0128DA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5C3FB2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ADC490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EE4263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85.7</w:t>
            </w:r>
          </w:p>
        </w:tc>
      </w:tr>
      <w:tr w14:paraId="7D00DE3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5AF3A0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41CDF8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E99249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ABD72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BE9EA4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51.9</w:t>
            </w:r>
          </w:p>
        </w:tc>
      </w:tr>
      <w:tr w14:paraId="475B35C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B0014D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36A94A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909594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8FE897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96C79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7.85</w:t>
            </w:r>
          </w:p>
        </w:tc>
      </w:tr>
      <w:tr w14:paraId="3E58CFE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7AE859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C9A68C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3AB18F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EB856A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7ADAE2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3.71</w:t>
            </w:r>
          </w:p>
        </w:tc>
      </w:tr>
      <w:tr w14:paraId="18652B5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B7C205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C1E707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BC3058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9B710C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0DDF54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2.1</w:t>
            </w:r>
          </w:p>
        </w:tc>
      </w:tr>
      <w:tr w14:paraId="15D01F0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61666E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F0DA97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137CE1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D3691B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7EDF7D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85.7</w:t>
            </w:r>
          </w:p>
        </w:tc>
      </w:tr>
      <w:tr w14:paraId="24162CE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D7BD8A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A7EA1C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BFF7A1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939234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50082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1.6</w:t>
            </w:r>
          </w:p>
        </w:tc>
      </w:tr>
      <w:tr w14:paraId="5F419E5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2C9D75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3EF5EF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62B839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C©©C1=NN(C(=O)NC1=O)S(=O)(=O)NC2=NC=C(N=C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32EFA4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611C13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4.67</w:t>
            </w:r>
          </w:p>
        </w:tc>
      </w:tr>
      <w:tr w14:paraId="5D9433D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633BF7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3121-43-3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D3E8E3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4H16ClN3O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5F7E0B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O=C(C(=O)NC1CCCN1)C1CCC(Cl)CC1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53DEF1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BA2080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.2</w:t>
            </w:r>
          </w:p>
        </w:tc>
      </w:tr>
      <w:tr w14:paraId="1ACC97F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E9F797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7487-94-7.htm" \o "http://www.ichemistry.cn/chemistry/7487-94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7487-94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3D6F04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HgCl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FE8A29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Hg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796073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8781B0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5</w:t>
            </w:r>
          </w:p>
        </w:tc>
      </w:tr>
      <w:tr w14:paraId="0D55AE5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F4A694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487-94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D52420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HgCl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AD11A5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Hg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741562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2038EF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</w:t>
            </w:r>
          </w:p>
        </w:tc>
      </w:tr>
      <w:tr w14:paraId="7CB9D81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65B276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7646-85-7.htm" \o "http://www.ichemistry.cn/chemistry/7646-85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7646-85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2E8F9E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ZnCl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C70102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Zn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CA0D91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25340B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5</w:t>
            </w:r>
          </w:p>
        </w:tc>
      </w:tr>
      <w:tr w14:paraId="0B09BC5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919D12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646-85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111046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ZnCl2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C6A674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Cl-].[Cl-].[Zn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642242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D2196E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2.74</w:t>
            </w:r>
          </w:p>
        </w:tc>
      </w:tr>
      <w:tr w14:paraId="73FEDF9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C2DB83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7733-02-0.htm" \o "http://www.ichemistry.cn/chemistry/7733-02-0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7733-02-0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7B5E4C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ZnSO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DD5D8C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O-]S(=O)(=O)[O-].[Zn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F0F931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4F6B8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531</w:t>
            </w:r>
          </w:p>
        </w:tc>
      </w:tr>
      <w:tr w14:paraId="38B6A24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8D8141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7758-98-7.htm" \o "http://www.ichemistry.cn/chemistry/7758-98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7758-98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5CFF64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CA9601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O-]S(=O)(=O)[O-].[Cu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B2B845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3739BF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105</w:t>
            </w:r>
          </w:p>
        </w:tc>
      </w:tr>
      <w:tr w14:paraId="785D4F5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EEE652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D6E94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DC5901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O-]S(=O)(=O)[O-].[Cu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FB10C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C8E09A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25</w:t>
            </w:r>
          </w:p>
        </w:tc>
      </w:tr>
      <w:tr w14:paraId="23D2693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E96991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D2C8ED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0783E6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O-]S(=O)(=O)[O-].[Cu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C28081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356750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25</w:t>
            </w:r>
          </w:p>
        </w:tc>
      </w:tr>
      <w:tr w14:paraId="4A1F9AB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A3491A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C79C5C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CD252A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[O-]S(=O)(=O)[O-].[Cu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3CF2BF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CE3060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48</w:t>
            </w:r>
          </w:p>
        </w:tc>
      </w:tr>
      <w:tr w14:paraId="0D4A67E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13B598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25CBEA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E07BD6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[O-]S(=O)(=O)[O-].[Cu+2]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582B51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47686A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</w:t>
            </w:r>
          </w:p>
        </w:tc>
      </w:tr>
      <w:tr w14:paraId="5A90AB6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A852C0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66D2C6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3F8BDD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N1C=C(N=N1)C©©S(=O)(=O)NC2=CC(=C(C=C2)C(F)F)C(=O)N3CCN(CC3)C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1835D5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B33DFF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.83</w:t>
            </w:r>
          </w:p>
        </w:tc>
      </w:tr>
      <w:tr w14:paraId="47FC16E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CEC48C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5AF790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A2A9CD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N1C=C(N=N1)C©©S(=O)(=O)NC2=CC(=C(C=C2)C(F)F)C(=O)N3CCN(CC3)C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D1D007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3E297A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.91</w:t>
            </w:r>
          </w:p>
        </w:tc>
      </w:tr>
      <w:tr w14:paraId="51C1017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530741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86386-73-4.htm" \o "http://www.ichemistry.cn/chemistry/86386-73-4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86386-73-4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85006C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866ED7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24292F"/>
                <w:kern w:val="0"/>
                <w:sz w:val="20"/>
                <w:szCs w:val="20"/>
                <w:u w:val="none"/>
                <w:lang w:val="en-US" w:eastAsia="zh-CN" w:bidi="ar"/>
              </w:rPr>
              <w:t>CN1C=C(N=N1)C©©S(=O)(=O)NC2=CC(=C(C=C2)C(F)F)C(=O)N3CCN(CC3)C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7D33FD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08B1C0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.83</w:t>
            </w:r>
          </w:p>
        </w:tc>
      </w:tr>
      <w:tr w14:paraId="221B13C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9A5FF3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88671-89-0.htm" \o "http://www.ichemistry.cn/chemistry/88671-89-0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88671-89-0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1F7386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5H17ClN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21444B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=CC(=CC=C1C(=O)NCCC2=CN=CN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8C94E6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ACA83A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.88</w:t>
            </w:r>
          </w:p>
        </w:tc>
      </w:tr>
      <w:tr w14:paraId="1D2C1B0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32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D1087C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8671-89-0</w:t>
            </w:r>
          </w:p>
        </w:tc>
        <w:tc>
          <w:tcPr>
            <w:tcW w:w="1926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16C5ED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5H17ClN4</w:t>
            </w:r>
          </w:p>
        </w:tc>
        <w:tc>
          <w:tcPr>
            <w:tcW w:w="719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9DC8F0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1=CC(=CC=C1C(=O)NCCC2=CN=CN2)Cl</w:t>
            </w:r>
          </w:p>
        </w:tc>
        <w:tc>
          <w:tcPr>
            <w:tcW w:w="1067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F1A6B9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334989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.61</w:t>
            </w:r>
          </w:p>
        </w:tc>
      </w:tr>
    </w:tbl>
    <w:p w14:paraId="03986FCF">
      <w:pPr>
        <w:rPr>
          <w:rFonts w:ascii="Times New Roman" w:hAnsi="Times New Roman" w:cs="Times New Roman"/>
          <w:sz w:val="24"/>
          <w:highlight w:val="none"/>
        </w:rPr>
      </w:pPr>
      <w:r>
        <w:rPr>
          <w:rFonts w:ascii="Times New Roman" w:hAnsi="Times New Roman" w:cs="Times New Roman"/>
          <w:sz w:val="24"/>
          <w:highlight w:val="none"/>
        </w:rPr>
        <w:br w:type="page"/>
      </w:r>
    </w:p>
    <w:p w14:paraId="35C3718F">
      <w:pPr>
        <w:rPr>
          <w:rFonts w:hint="eastAsia" w:ascii="Times New Roman" w:hAnsi="Times New Roman" w:cs="Times New Roman" w:eastAsiaTheme="minorEastAsia"/>
          <w:sz w:val="24"/>
          <w:highlight w:val="none"/>
          <w:lang w:val="en-US" w:eastAsia="zh-CN"/>
        </w:rPr>
      </w:pPr>
      <w:r>
        <w:rPr>
          <w:rFonts w:hint="eastAsia" w:ascii="Times New Roman" w:hAnsi="Times New Roman" w:cs="Times New Roman"/>
          <w:sz w:val="24"/>
          <w:highlight w:val="none"/>
          <w:lang w:val="en-US" w:eastAsia="zh-CN"/>
        </w:rPr>
        <w:t xml:space="preserve">Table S3. Original data collected for </w:t>
      </w:r>
      <w:r>
        <w:rPr>
          <w:rFonts w:hint="eastAsia" w:ascii="Times New Roman" w:hAnsi="Times New Roman" w:cs="Times New Roman"/>
          <w:sz w:val="24"/>
          <w:lang w:val="en-US" w:eastAsia="zh-CN"/>
        </w:rPr>
        <w:t>Chronic</w:t>
      </w:r>
      <w:r>
        <w:rPr>
          <w:rFonts w:ascii="Times New Roman" w:hAnsi="Times New Roman" w:cs="Times New Roman"/>
          <w:sz w:val="24"/>
        </w:rPr>
        <w:t xml:space="preserve"> ML-QSAR model</w:t>
      </w:r>
      <w:r>
        <w:rPr>
          <w:rFonts w:hint="eastAsia" w:ascii="Times New Roman" w:hAnsi="Times New Roman" w:cs="Times New Roman"/>
          <w:sz w:val="24"/>
          <w:lang w:val="en-US" w:eastAsia="zh-CN"/>
        </w:rPr>
        <w:t>ing.</w:t>
      </w:r>
    </w:p>
    <w:tbl>
      <w:tblPr>
        <w:tblStyle w:val="7"/>
        <w:tblW w:w="13782" w:type="dxa"/>
        <w:tblInd w:w="93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333"/>
        <w:gridCol w:w="1973"/>
        <w:gridCol w:w="7315"/>
        <w:gridCol w:w="1339"/>
        <w:gridCol w:w="1822"/>
      </w:tblGrid>
      <w:tr w14:paraId="0CC0EA2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7CF2301C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sz w:val="21"/>
                <w:szCs w:val="21"/>
                <w:u w:val="none"/>
                <w:lang w:val="en-US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CAS number</w:t>
            </w:r>
          </w:p>
        </w:tc>
        <w:tc>
          <w:tcPr>
            <w:tcW w:w="1973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23311E60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sz w:val="21"/>
                <w:szCs w:val="21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Chemical</w:t>
            </w:r>
            <w:r>
              <w:rPr>
                <w:rFonts w:hint="eastAsia" w:ascii="Times New Roman" w:hAnsi="Times New Roman" w:eastAsia="宋体" w:cs="Times New Roman"/>
                <w:b/>
                <w:bCs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s</w:t>
            </w:r>
          </w:p>
        </w:tc>
        <w:tc>
          <w:tcPr>
            <w:tcW w:w="7315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32A59670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sz w:val="21"/>
                <w:szCs w:val="21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SMILES</w:t>
            </w:r>
          </w:p>
        </w:tc>
        <w:tc>
          <w:tcPr>
            <w:tcW w:w="1339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487BD6D2"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sz w:val="21"/>
                <w:szCs w:val="21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 </w:t>
            </w: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stage</w:t>
            </w:r>
          </w:p>
        </w:tc>
        <w:tc>
          <w:tcPr>
            <w:tcW w:w="1822" w:type="dxa"/>
            <w:tcBorders>
              <w:bottom w:val="single" w:color="auto" w:sz="4" w:space="0"/>
            </w:tcBorders>
            <w:shd w:val="clear" w:color="auto" w:fill="auto"/>
            <w:noWrap/>
            <w:vAlign w:val="center"/>
          </w:tcPr>
          <w:p w14:paraId="203C35F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sz w:val="21"/>
                <w:szCs w:val="21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auto"/>
                <w:kern w:val="0"/>
                <w:sz w:val="21"/>
                <w:szCs w:val="21"/>
                <w:u w:val="none"/>
                <w:lang w:val="en-US" w:eastAsia="zh-CN" w:bidi="ar"/>
              </w:rPr>
              <w:t>Concentration mg/L</w:t>
            </w:r>
          </w:p>
        </w:tc>
      </w:tr>
      <w:tr w14:paraId="6AC3347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vAlign w:val="center"/>
          </w:tcPr>
          <w:p w14:paraId="45F7504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108-64-2</w:t>
            </w:r>
          </w:p>
        </w:tc>
        <w:tc>
          <w:tcPr>
            <w:tcW w:w="1973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312837F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dCl2</w:t>
            </w:r>
          </w:p>
        </w:tc>
        <w:tc>
          <w:tcPr>
            <w:tcW w:w="7315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2FD66FE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Cl-].[Cl-].[Cd+2]  </w:t>
            </w:r>
          </w:p>
        </w:tc>
        <w:tc>
          <w:tcPr>
            <w:tcW w:w="1339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center"/>
          </w:tcPr>
          <w:p w14:paraId="1ADF02A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op w:val="single" w:color="auto" w:sz="4" w:space="0"/>
              <w:tl2br w:val="nil"/>
              <w:tr2bl w:val="nil"/>
            </w:tcBorders>
            <w:shd w:val="clear" w:color="auto" w:fill="auto"/>
            <w:noWrap/>
            <w:vAlign w:val="bottom"/>
          </w:tcPr>
          <w:p w14:paraId="009AC5D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138</w:t>
            </w:r>
          </w:p>
        </w:tc>
      </w:tr>
      <w:tr w14:paraId="3ABA1FD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28C835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108-64-2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9C23B9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dCl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9E770E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Cl-].[Cl-].[Cd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69889D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D7A434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19</w:t>
            </w:r>
          </w:p>
        </w:tc>
      </w:tr>
      <w:tr w14:paraId="6DE9699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1D7C98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325-94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92349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dN2O6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A665A0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N+](=O)([O-])[O-].[N+](=O)([O-])[O-].[Cd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1DA0BD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30C404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2.6</w:t>
            </w:r>
          </w:p>
        </w:tc>
      </w:tr>
      <w:tr w14:paraId="54F3F13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D75037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0325-94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BD35D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dN2O6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4A13B6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N+](=O)([O-])[O-].[N+](=O)([O-])[O-].[Cd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67988D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47A3ED9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2.5</w:t>
            </w:r>
          </w:p>
        </w:tc>
      </w:tr>
      <w:tr w14:paraId="2D674D4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0FB5C3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163-19-5.htm" \o "http://www.ichemistry.cn/chemistry/1163-19-5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163-19-5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E6C4FA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2Br10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03DB44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(=C(C(=C(C(=C1Br)Br)Br)Br)Br)OC2=C(C(=C(C(=C2Br)Br)Br)Br)Br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F203DD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0953F9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1</w:t>
            </w:r>
          </w:p>
        </w:tc>
      </w:tr>
      <w:tr w14:paraId="1B3D40A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B27936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63-19-5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BB9A20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2Br10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7BDE49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(=C(C(=C(C(=C1Br)Br)Br)Br)Br)OC2=C(C(=C(C(=C2Br)Br)Br)Br)Br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8D1D38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A778C3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1</w:t>
            </w:r>
          </w:p>
        </w:tc>
      </w:tr>
      <w:tr w14:paraId="0E2E533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C9A612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63-19-5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658E15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2Br10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95BA2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(=C(C(=C(C(=C1Br)Br)Br)Br)Br)OC2=C(C(=C(C(=C2Br)Br)Br)Br)Br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5CC937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A7DF3E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1</w:t>
            </w:r>
          </w:p>
        </w:tc>
      </w:tr>
      <w:tr w14:paraId="7F7C16C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10C962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63-19-5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97C54D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2Br10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4724F1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(=C(C(=C(C(=C1Br)Br)Br)Br)Br)OC2=C(C(=C(C(=C2Br)Br)Br)Br)Br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7335B8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54DFB4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1</w:t>
            </w:r>
          </w:p>
        </w:tc>
      </w:tr>
      <w:tr w14:paraId="2810053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EB0784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17-81-7.htm" \o "http://www.ichemistry.cn/chemistry/117-81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17-81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E6E50D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4H38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099D52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CC(CC)COC(=O)C1=CC=CC=C1C(=O)OCC(CC)CCCC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D156E1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1C6E138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133</w:t>
            </w:r>
          </w:p>
        </w:tc>
      </w:tr>
      <w:tr w14:paraId="03587C1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4876B6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7-81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615904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4H38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2A06A1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CC(CC)COC(=O)C1=CC=CC=C1C(=O)OCC(CC)CCCC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1268CD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164CD2F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408</w:t>
            </w:r>
          </w:p>
        </w:tc>
      </w:tr>
      <w:tr w14:paraId="73A4758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2BC7F9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7-81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37E83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4H38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87CBA6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CC(CC)COC(=O)C1=CC=CC=C1C(=O)OCC(CC)CCCC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1EA44B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B60794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394</w:t>
            </w:r>
          </w:p>
        </w:tc>
      </w:tr>
      <w:tr w14:paraId="1D5B46F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195251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17-81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C5336A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4H38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37E31E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CC(CC)COC(=O)C1=CC=CC=C1C(=O)OCC(CC)CCCC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CDFD9D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311ECB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1176</w:t>
            </w:r>
          </w:p>
        </w:tc>
      </w:tr>
      <w:tr w14:paraId="617D6C2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150995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33855-98-8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3D4BBE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7H13ClFN3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DCF419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=C(C(=C1)[C@@H]2[C@@](O2)(CN3C=NC=N3)C4=CC=C(C=C4)F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CAE810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798622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</w:tr>
      <w:tr w14:paraId="35403AA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276F20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33855-98-8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4264A2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7H13ClFN3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60A74D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=C(C(=C1)[C@@H]2[C@@](O2)(CN3C=NC=N3)C4=CC=C(C=C4)F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D218F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C406B6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2</w:t>
            </w:r>
          </w:p>
        </w:tc>
      </w:tr>
      <w:tr w14:paraId="494E0F1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44394C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38261-41-3.htm" \o "http://www.ichemistry.cn/chemistry/138261-41-3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38261-41-3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D2A2F1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9H10ClN5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4B4938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CN(C(=N1)N[N+](=O)[O-])CC2=CN=C(C=C2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87C92D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22A0A0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5</w:t>
            </w:r>
          </w:p>
        </w:tc>
      </w:tr>
      <w:tr w14:paraId="020C3D4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6235E5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38261-41-3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67E989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9H10ClN5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2A54A0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CN(C(=N1)N[N+](=O)[O-])CC2=CN=C(C=C2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F8F306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4E2E5E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1</w:t>
            </w:r>
          </w:p>
        </w:tc>
      </w:tr>
      <w:tr w14:paraId="1990409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52DBE3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41517-21-7.htm" \o "http://www.ichemistry.cn/chemistry/141517-21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41517-21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9D8940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0H19F3N2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38BF5A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(=NOCC1=CC=CC=C1C(=NOC)C(=O)OC)C2=CC(=CC=C2)C(F)(F)F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C3FC64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63E0E4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513</w:t>
            </w:r>
          </w:p>
        </w:tc>
      </w:tr>
      <w:tr w14:paraId="64B3AB8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1901AF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41517-21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5958A1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0H19F3N2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056779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(=NOCC1=CC=CC=C1C(=NOC)C(=O)OC)C2=CC(=CC=C2)C(F)(F)F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285E59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C27446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513</w:t>
            </w:r>
          </w:p>
        </w:tc>
      </w:tr>
      <w:tr w14:paraId="2FE26DF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899F6D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50824-47-8.htm" \o "http://www.ichemistry.cn/chemistry/150824-47-8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50824-47-8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894B93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1H15ClN4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4E9F51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N(CC1=CN=C(C=C1)Cl)C(=C[N+](=O)[O-])NC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38CB05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3D2AA9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2</w:t>
            </w:r>
          </w:p>
        </w:tc>
      </w:tr>
      <w:tr w14:paraId="2800CF7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2EDC1D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0824-47-8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66DDF9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1H15ClN4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5A3F5E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N(CC1=CN=C(C=C1)Cl)C(=C[N+](=O)[O-])NC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6053F5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122A35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5</w:t>
            </w:r>
          </w:p>
        </w:tc>
      </w:tr>
      <w:tr w14:paraId="3A1C0AA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D503E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AE19C2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72FBA2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N1COCN(C1=N[N+](=O)[O-])CC2=CN=C(S2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F5DFC3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1A9D40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4615</w:t>
            </w:r>
          </w:p>
        </w:tc>
      </w:tr>
      <w:tr w14:paraId="52E6A9C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BDCC2C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53719-2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39F5E8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10ClN5O3S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7221DC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N1COCN(C1=N[N+](=O)[O-])CC2=CN=C(S2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671024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5F03F9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48</w:t>
            </w:r>
          </w:p>
        </w:tc>
      </w:tr>
      <w:tr w14:paraId="07DC357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D851CB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65252-70-0.htm" \o "http://www.ichemistry.cn/chemistry/165252-70-0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165252-70-0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92D6AE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7H14N4O3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E3C213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N=C(NCC1CCOC1)N[N+](=O)[O-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08E998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291C12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2</w:t>
            </w:r>
          </w:p>
        </w:tc>
      </w:tr>
      <w:tr w14:paraId="3C45277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65051D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65252-70-0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C4683D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7H14N4O3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60BE18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N=C(NCC1CCOC1)N[N+](=O)[O-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270122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4336E7A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5</w:t>
            </w:r>
          </w:p>
        </w:tc>
      </w:tr>
      <w:tr w14:paraId="158F183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B7CC67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298-46-4.htm" \o "http://www.ichemistry.cn/chemistry/298-46-4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298-46-4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D38661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2N2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2FEE5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=C2C(=C1)C=CC3=CC=CC=C3N2C(=O)N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3D4F1F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03861B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91</w:t>
            </w:r>
          </w:p>
        </w:tc>
      </w:tr>
      <w:tr w14:paraId="4DE25F0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E7091E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98-46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9EE3BD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2N2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3FF01A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=C2C(=C1)C=CC3=CC=CC=C3N2C(=O)N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783FAE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471656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875</w:t>
            </w:r>
          </w:p>
        </w:tc>
      </w:tr>
      <w:tr w14:paraId="46CD018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EB2A6B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98-46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C3B99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2N2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A7AA5D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=C2C(=C1)C=CC3=CC=CC=C3N2C(=O)N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91750B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31F5AA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829</w:t>
            </w:r>
          </w:p>
        </w:tc>
      </w:tr>
      <w:tr w14:paraId="45E2D8BF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03AB5E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98-46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DD4653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2N2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5B6A65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=C2C(=C1)C=CC3=CC=CC=C3N2C(=O)N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59C4AA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B5BA8A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822</w:t>
            </w:r>
          </w:p>
        </w:tc>
      </w:tr>
      <w:tr w14:paraId="17AEAD84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CF49D7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307-55-1.htm" \o "http://www.ichemistry.cn/chemistry/307-55-1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307-55-1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4FB74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2HF23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A8013B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C(C(C(C(F)(F)F)(F)F)(F)F)(F)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DA504B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4BC344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096E67C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2D638E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07-55-1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29377B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2HF23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8751AF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C(C(C(C(F)(F)F)(F)F)(F)F)(F)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5DE8BE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104704E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5A3347E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9679BD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335-67-1.htm" \o "http://www.ichemistry.cn/chemistry/335-67-1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335-67-1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FDEF54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F15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B615F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5A4201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1E7D10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3</w:t>
            </w:r>
          </w:p>
        </w:tc>
      </w:tr>
      <w:tr w14:paraId="077380B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B6BAEF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35-67-1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4290B7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F15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86D0BA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1CF913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2EFE5D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0</w:t>
            </w:r>
          </w:p>
        </w:tc>
      </w:tr>
      <w:tr w14:paraId="21C98F2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CC4D21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35-67-1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B17BB9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F15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AE74AA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8053A0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22ADF0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30</w:t>
            </w:r>
          </w:p>
        </w:tc>
      </w:tr>
      <w:tr w14:paraId="5C69141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A9520A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35-67-1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E6422B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F15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0DFA8C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91904E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45820D2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3</w:t>
            </w:r>
          </w:p>
        </w:tc>
      </w:tr>
      <w:tr w14:paraId="173784E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A9815D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335-76-2.htm" \o "http://www.ichemistry.cn/chemistry/335-76-2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335-76-2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9453B6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0HF19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71C00F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02C2DE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24990A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7F3D86D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37E33C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35-76-2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1F0462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0HF19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6CEFB1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=O)(C(C(C(C(C(C(C(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F8C9A2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36ECC9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0BE16BE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1ABB5B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375-95-1.htm" \o "http://www.ichemistry.cn/chemistry/375-95-1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375-95-1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14D158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F3(CF2)7COOH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CDD29A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 C(=O)(C(C(C(C(C(C(C(C(F)(F)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5D99C6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8BE479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2B21A6D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B31AA1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75-95-1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26375D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F3(CF2)7COOH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F6798B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 C(=O)(C(C(C(C(C(C(C(C(F)(F)F)(F)F)(F)F)(F)F)(F)F)(F)F)(F)F)(F)F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4E47EC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2CEB10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7B17AA6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04CB77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3121-43-3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848075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4H16ClN3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5D2A17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C(C)(C)C(=O)C(N1C=NC=N1)OC2=CC=C(C=C2)Cl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0F6570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0E6EFC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1</w:t>
            </w:r>
          </w:p>
        </w:tc>
      </w:tr>
      <w:tr w14:paraId="215A97E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284C0B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43121-43-3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F4D102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4H16ClN3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2BA8A5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C(C)(C)C(=O)C(N1C=NC=N1)OC2=CC=C(C=C2)Cl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5346BF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10505D3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1</w:t>
            </w:r>
          </w:p>
        </w:tc>
      </w:tr>
      <w:tr w14:paraId="4ACFCB1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8DA754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50-28-2.htm" \o "http://www.ichemistry.cn/chemistry/50-28-2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50-28-2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888AE8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8H24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2C7638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12CCC3C(C1CCC2O)CCC4=C3C=CC(=C4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4D964D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DE026C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1</w:t>
            </w:r>
          </w:p>
        </w:tc>
      </w:tr>
      <w:tr w14:paraId="2EDD244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443BE1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50-28-2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68C5B1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8H24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ED3AA3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12CCC3C(C1CCC2O)CCC4=C3C=CC(=C4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1F47D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BB809B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1</w:t>
            </w:r>
          </w:p>
        </w:tc>
      </w:tr>
      <w:tr w14:paraId="3318EF1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2C1ACA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57-63-6.htm" \o "http://www.ichemistry.cn/chemistry/57-63-6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57-63-6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029E49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0H24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3DDB4E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[C@]12CC[C@H]3[C@H]([C@@H]1CC[C@]2(C#C)O)CCC4=C3C=CC(=C4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AEF7C6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713644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001</w:t>
            </w:r>
          </w:p>
        </w:tc>
      </w:tr>
      <w:tr w14:paraId="321A762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7D0A8C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57-63-6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0B1E1F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20H24O2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189C6D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[C@]12CC[C@H]3[C@H]([C@@H]1CC[C@]2(C#C)O)CCC4=C3C=CC(=C4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85F66E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2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E2E938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0296409</w:t>
            </w:r>
          </w:p>
        </w:tc>
      </w:tr>
      <w:tr w14:paraId="3224399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0D5950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678-39-7.htm" \o "http://www.ichemistry.cn/chemistry/678-39-7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678-39-7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883909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0H5F17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81FA5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CO)C(C(C(C(C(C(C(C(F)(F)F)(F)F)(F)F)(F)F)(F)F)(F)F)(F)F)(F)F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013787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CB3DE5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3A1BE5E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66CB67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678-39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BCAE39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0H5F17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E2994A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CO)C(C(C(C(C(C(C(C(F)(F)F)(F)F)(F)F)(F)F)(F)F)(F)F)(F)F)(F)F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58CF5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D521CE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7ED388F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99B37B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68694-11-1.htm" \o "http://www.ichemistry.cn/chemistry/68694-11-1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68694-11-1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877BAA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5ClF3N3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45028A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OCC(=NC1=C(C=C(C=C1)Cl)C(F)(F)F)N2C=CN=C2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8EF5BA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0F04C7F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</w:tr>
      <w:tr w14:paraId="264C1B7D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4B065D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68694-11-1.htm" \o "http://www.ichemistry.cn/chemistry/68694-11-1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68694-11-1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C889F4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5ClF3N3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AF1D0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OCC(=NC1=C(C=C(C=C1)Cl)C(F)(F)F)N2C=CN=C2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D1FCC1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417DEE3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2</w:t>
            </w:r>
          </w:p>
        </w:tc>
      </w:tr>
      <w:tr w14:paraId="3F93F80B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743F0C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72-55-9.htm" \o "http://www.ichemistry.cn/chemistry/72-55-9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72-55-9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341FD8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4H8Cl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5A2691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(=CC=C1C(=C(Cl)Cl)C2=CC=C(C=C2)Cl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C5CB1D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7E5A24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5</w:t>
            </w:r>
          </w:p>
        </w:tc>
      </w:tr>
      <w:tr w14:paraId="43BF333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AF8951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2-55-9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4A484B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4H8Cl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699B28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(=CC=C1C(=C(Cl)Cl)C2=CC=C(C=C2)Cl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CA2899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1624A3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1</w:t>
            </w:r>
          </w:p>
        </w:tc>
      </w:tr>
      <w:tr w14:paraId="438BE2F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21236F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begin"/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instrText xml:space="preserve"> HYPERLINK "http://www.ichemistry.cn/chemistry/1763-23-1.htm" \o "http://www.ichemistry.cn/chemistry/1763-23-1.htm" </w:instrTex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separate"/>
            </w:r>
            <w:r>
              <w:rPr>
                <w:rStyle w:val="10"/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  <w:t>763-23-1</w:t>
            </w: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fldChar w:fldCharType="end"/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56CC54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F17O3S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072334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C(C(C(C(F)(F)S(=O)(=O)O)(F)F)(F)F)(F)F)(C(C(C(F)(F)F)(F)F)(F)F)(F)F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6BE1E0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357BF12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3F61362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AE95DEE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63-23-1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48463E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8HF17O3S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A60442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(C(C(C(C(F)(F)S(=O)(=O)O)(F)F)(F)F)(F)F)(C(C(C(F)(F)F)(F)F)(F)F)(F)F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DC6F7F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3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1C8512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5</w:t>
            </w:r>
          </w:p>
        </w:tc>
      </w:tr>
      <w:tr w14:paraId="4364AAE6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10D36C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33-02-0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65B55B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ZnS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8F3FC30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O-]S(=O)(=O)[O-].[Zn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7F46CF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892F1A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2</w:t>
            </w:r>
          </w:p>
        </w:tc>
      </w:tr>
      <w:tr w14:paraId="19AD49E6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1F8F50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33-02-0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DDBA69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ZnS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114CBB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O-]S(=O)(=O)[O-].[Zn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E5F9AB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CC4FBF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372</w:t>
            </w:r>
          </w:p>
        </w:tc>
      </w:tr>
      <w:tr w14:paraId="09B72FF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397BEC2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33-02-0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10632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ZnS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1DBE2A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O-]S(=O)(=O)[O-].[Zn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50A8694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1E1CD73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51</w:t>
            </w:r>
          </w:p>
        </w:tc>
      </w:tr>
      <w:tr w14:paraId="72AD5AA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A45EC3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70C28C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C4AA74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O-]S(=O)(=O)[O-].[Cu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76AF29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EF97B7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02</w:t>
            </w:r>
          </w:p>
        </w:tc>
      </w:tr>
      <w:tr w14:paraId="5671B2C1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542B16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D40F69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277145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O-]S(=O)(=O)[O-].[Cu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7F1A91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A30B80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51</w:t>
            </w:r>
          </w:p>
        </w:tc>
      </w:tr>
      <w:tr w14:paraId="5261D92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EF4709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7758-98-7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F6A37D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uSO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E97CC51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[O-]S(=O)(=O)[O-].[Cu+2]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331908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486AE68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019</w:t>
            </w:r>
          </w:p>
        </w:tc>
      </w:tr>
      <w:tr w14:paraId="3233E68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35C82F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5509-19-9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A7311C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6H15F2N3Si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73E989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[Si](CN1C=NC=N1)(C2=CC=C(C=C2)F)C3=CC=C(C=C3)F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88CED3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AFF7E4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5</w:t>
            </w:r>
          </w:p>
        </w:tc>
      </w:tr>
      <w:tr w14:paraId="0BC84BD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7B94074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5509-19-9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B5F39C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6H15F2N3Si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459BEE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[Si](CN1C=NC=N1)(C2=CC=C(C=C2)F)C3=CC=C(C=C3)F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72D875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1399A9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</w:tr>
      <w:tr w14:paraId="488BFE77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219712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EBE17A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627CE8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(=C(C=C1F)F)C(CN2C=NC=N2)(CN3C=NC=N3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9FCE0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4F551F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2</w:t>
            </w:r>
          </w:p>
        </w:tc>
      </w:tr>
      <w:tr w14:paraId="650E0DE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4FABF0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7F5ABD3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BA7E95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1=CC(=C(C=C1F)F)C(CN2C=NC=N2)(CN3C=NC=N3)O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F4B8358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60D36F2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</w:tr>
      <w:tr w14:paraId="1F3F03A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55CAAED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B8B28D3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A18B03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=CC(=C(C=C1F)F)C(CN2C=NC=N2)(CN3C=NC=N3)O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2935457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ACB66D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</w:tr>
      <w:tr w14:paraId="44D02EC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44E9456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292C3DE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36528BA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=CC(=C(C=C1F)F)C(CN2C=NC=N2)(CN3C=NC=N3)O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0DC0BA7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266E5F0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2</w:t>
            </w:r>
          </w:p>
        </w:tc>
      </w:tr>
      <w:tr w14:paraId="31CD3169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auto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1CA80B1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6386-73-4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ADE7D0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3H12F2N6O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64BE16F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=CC(=C(C=C1F)F)C(CN2C=NC=N2)(CN3C=NC=N3)O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22F7A5D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61B1AB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2</w:t>
            </w:r>
          </w:p>
        </w:tc>
      </w:tr>
      <w:tr w14:paraId="1B8EEF4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0331DD1B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8671-89-0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4287B89C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7ClN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34BFC1A2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CC(CN1C=NC=N1)(C#N)C2=CC=C(C=C2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6F2D4A4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5364213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</w:tr>
      <w:tr w14:paraId="54F681FA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1333" w:type="dxa"/>
            <w:tcBorders>
              <w:tl2br w:val="nil"/>
              <w:tr2bl w:val="nil"/>
            </w:tcBorders>
            <w:shd w:val="clear" w:color="auto" w:fill="auto"/>
            <w:vAlign w:val="center"/>
          </w:tcPr>
          <w:p w14:paraId="6771E009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88671-89-0</w:t>
            </w:r>
          </w:p>
        </w:tc>
        <w:tc>
          <w:tcPr>
            <w:tcW w:w="1973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201524B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C15H17ClN4</w:t>
            </w:r>
          </w:p>
        </w:tc>
        <w:tc>
          <w:tcPr>
            <w:tcW w:w="7315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5B6DDBE5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CCCCC(CN1C=NC=N1)(C#N)C2=CC=C(C=C2)Cl  </w:t>
            </w:r>
          </w:p>
        </w:tc>
        <w:tc>
          <w:tcPr>
            <w:tcW w:w="1339" w:type="dxa"/>
            <w:tcBorders>
              <w:tl2br w:val="nil"/>
              <w:tr2bl w:val="nil"/>
            </w:tcBorders>
            <w:shd w:val="clear" w:color="auto" w:fill="auto"/>
            <w:noWrap/>
            <w:vAlign w:val="center"/>
          </w:tcPr>
          <w:p w14:paraId="18F1BAD6"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0"/>
                <w:szCs w:val="20"/>
                <w:u w:val="none"/>
                <w:lang w:val="en-US" w:eastAsia="zh-CN" w:bidi="ar"/>
              </w:rPr>
              <w:t>1</w:t>
            </w:r>
          </w:p>
        </w:tc>
        <w:tc>
          <w:tcPr>
            <w:tcW w:w="1822" w:type="dxa"/>
            <w:tcBorders>
              <w:tl2br w:val="nil"/>
              <w:tr2bl w:val="nil"/>
            </w:tcBorders>
            <w:shd w:val="clear" w:color="auto" w:fill="auto"/>
            <w:noWrap/>
            <w:vAlign w:val="bottom"/>
          </w:tcPr>
          <w:p w14:paraId="783D550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sz w:val="22"/>
                <w:szCs w:val="22"/>
                <w:u w:val="none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auto"/>
                <w:kern w:val="0"/>
                <w:sz w:val="22"/>
                <w:szCs w:val="22"/>
                <w:u w:val="none"/>
                <w:lang w:val="en-US" w:eastAsia="zh-CN" w:bidi="ar"/>
              </w:rPr>
              <w:t>0.2</w:t>
            </w:r>
          </w:p>
        </w:tc>
      </w:tr>
    </w:tbl>
    <w:p w14:paraId="3726FB36">
      <w:pPr>
        <w:rPr>
          <w:rFonts w:hint="default" w:ascii="Times New Roman" w:hAnsi="Times New Roman" w:eastAsia="宋体" w:cs="Times New Roman"/>
          <w:b/>
          <w:bCs/>
          <w:i w:val="0"/>
          <w:iCs w:val="0"/>
          <w:color w:val="auto"/>
          <w:kern w:val="0"/>
          <w:sz w:val="20"/>
          <w:szCs w:val="20"/>
          <w:u w:val="none"/>
          <w:lang w:val="en-US" w:eastAsia="zh-CN" w:bidi="ar"/>
        </w:rPr>
        <w:sectPr>
          <w:pgSz w:w="16838" w:h="11906" w:orient="landscape"/>
          <w:pgMar w:top="1803" w:right="1440" w:bottom="1803" w:left="1440" w:header="851" w:footer="992" w:gutter="0"/>
          <w:pgBorders>
            <w:top w:val="none" w:sz="0" w:space="0"/>
            <w:left w:val="none" w:sz="0" w:space="0"/>
            <w:bottom w:val="none" w:sz="0" w:space="0"/>
            <w:right w:val="none" w:sz="0" w:space="0"/>
          </w:pgBorders>
          <w:cols w:space="0" w:num="1"/>
          <w:rtlGutter w:val="0"/>
          <w:docGrid w:type="lines" w:linePitch="319" w:charSpace="0"/>
        </w:sectPr>
      </w:pPr>
      <w:r>
        <w:rPr>
          <w:rFonts w:ascii="Times New Roman" w:hAnsi="Times New Roman" w:cs="Times New Roman"/>
          <w:sz w:val="24"/>
          <w:highlight w:val="none"/>
        </w:rPr>
        <w:br w:type="page"/>
      </w:r>
    </w:p>
    <w:p w14:paraId="6462802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4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hint="eastAsia"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molecular descriptor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used in the 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 xml:space="preserve">ML-QSAR </w:t>
      </w:r>
      <w:r>
        <w:rPr>
          <w:rFonts w:ascii="Times New Roman" w:hAnsi="Times New Roman" w:cs="Times New Roman"/>
          <w:sz w:val="24"/>
          <w:szCs w:val="24"/>
        </w:rPr>
        <w:t>model.</w:t>
      </w:r>
    </w:p>
    <w:p w14:paraId="13454177">
      <w:pPr>
        <w:rPr>
          <w:rFonts w:ascii="Times New Roman" w:hAnsi="Times New Roman" w:cs="Times New Roman"/>
        </w:rPr>
      </w:pPr>
    </w:p>
    <w:tbl>
      <w:tblPr>
        <w:tblStyle w:val="7"/>
        <w:tblW w:w="13501" w:type="dxa"/>
        <w:tblInd w:w="96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16"/>
        <w:gridCol w:w="1650"/>
        <w:gridCol w:w="4732"/>
        <w:gridCol w:w="5503"/>
      </w:tblGrid>
      <w:tr w14:paraId="16B9932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single" w:color="000000" w:sz="12" w:space="0"/>
              <w:left w:val="nil"/>
              <w:bottom w:val="single" w:color="000000" w:sz="4" w:space="0"/>
              <w:right w:val="nil"/>
              <w:tl2br w:val="nil"/>
            </w:tcBorders>
            <w:shd w:val="clear" w:color="auto" w:fill="FFFFFF"/>
            <w:vAlign w:val="center"/>
          </w:tcPr>
          <w:p w14:paraId="4AB8155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  <w:t>Abbreviation</w:t>
            </w:r>
          </w:p>
        </w:tc>
        <w:tc>
          <w:tcPr>
            <w:tcW w:w="1650" w:type="dxa"/>
            <w:tcBorders>
              <w:top w:val="single" w:color="000000" w:sz="12" w:space="0"/>
              <w:left w:val="nil"/>
              <w:bottom w:val="single" w:color="000000" w:sz="4" w:space="0"/>
              <w:right w:val="nil"/>
            </w:tcBorders>
            <w:shd w:val="clear" w:color="auto" w:fill="FFFFFF"/>
            <w:vAlign w:val="center"/>
          </w:tcPr>
          <w:p w14:paraId="764ABB95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4"/>
              </w:rPr>
              <w:t>C</w:t>
            </w:r>
            <w:r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  <w:t>lassification</w:t>
            </w:r>
          </w:p>
        </w:tc>
        <w:tc>
          <w:tcPr>
            <w:tcW w:w="4732" w:type="dxa"/>
            <w:tcBorders>
              <w:top w:val="single" w:color="000000" w:sz="12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19E94AD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4"/>
              </w:rPr>
              <w:t>Description</w:t>
            </w:r>
          </w:p>
        </w:tc>
        <w:tc>
          <w:tcPr>
            <w:tcW w:w="5503" w:type="dxa"/>
            <w:tcBorders>
              <w:top w:val="single" w:color="000000" w:sz="12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23D7542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  <w:t>Property affecting toxicity</w:t>
            </w:r>
          </w:p>
        </w:tc>
      </w:tr>
      <w:tr w14:paraId="4106348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081785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0Z</w:t>
            </w:r>
          </w:p>
        </w:tc>
        <w:tc>
          <w:tcPr>
            <w:tcW w:w="165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D76595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98D23C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entered Moreau-Broto Autocorrelation of Lag 0 Weighted by Atomic Number</w:t>
            </w:r>
          </w:p>
        </w:tc>
        <w:tc>
          <w:tcPr>
            <w:tcW w:w="5503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AF9729A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electronic distribution and interactions with biological targets.</w:t>
            </w:r>
          </w:p>
        </w:tc>
      </w:tr>
      <w:tr w14:paraId="24AD49E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489C9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2v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CB5A8D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96FAB0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entered Moreau-Broto Autocorrelation of Lag 2 Weighted by VDW Volume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D6A2A35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spatial distribution and binding affinity.</w:t>
            </w:r>
          </w:p>
        </w:tc>
      </w:tr>
      <w:tr w14:paraId="7BD8218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642E769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8v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17E92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BBD354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entered Moreau-Broto Autocorrelation of Lag 8 Weighted by VDW Volume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26396B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Long-range molecular interactions and stability.</w:t>
            </w:r>
          </w:p>
        </w:tc>
      </w:tr>
      <w:tr w14:paraId="54B9F1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D3F5E6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ATSC8se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58AD6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D78595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veraged and Centered Moreau-Broto Autocorrelation of Lag 8 Weighted by Sanderson EN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06D9C2F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polarity and hydrogen bonding.</w:t>
            </w:r>
          </w:p>
        </w:tc>
      </w:tr>
      <w:tr w14:paraId="2F56B83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BAEFE0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ATSC8p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3C82B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4EF64B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veraged and Centered Moreau-Broto Autocorrelation of Lag 8 Weighted by Polarizability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4FF70F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response to electric fields and target binding.</w:t>
            </w:r>
          </w:p>
        </w:tc>
      </w:tr>
      <w:tr w14:paraId="185E603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687D3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WPSA5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7315DA">
            <w:pPr>
              <w:widowControl/>
              <w:jc w:val="left"/>
              <w:textAlignment w:val="center"/>
              <w:rPr>
                <w:rFonts w:ascii="Times New Roman" w:hAnsi="Times New Roman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/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42A08F3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Surface Weighted Charged Partial Positive Surface Area (Version 5)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780CAC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Electrostatic interactions with negatively charged targets.</w:t>
            </w:r>
          </w:p>
        </w:tc>
      </w:tr>
      <w:tr w14:paraId="0FFF460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2C33BE4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CIC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5B72D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819167F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0-Ordered Complementary Information Content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1547979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topology and metabolic pathways.</w:t>
            </w:r>
          </w:p>
        </w:tc>
      </w:tr>
      <w:tr w14:paraId="61B2931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85E7B6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CIC3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FB29D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F73C073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3-Ordered Complementary Information Content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79A859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High-order molecular topology and specific binding.</w:t>
            </w:r>
          </w:p>
        </w:tc>
      </w:tr>
      <w:tr w14:paraId="5D51AC7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4D863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MIC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AFE8274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432720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0-Ordered Modified Information Content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21C2FA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diversity and distribution in biological systems.</w:t>
            </w:r>
          </w:p>
        </w:tc>
      </w:tr>
      <w:tr w14:paraId="681F447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71B357A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SMR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3563C2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027E26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E MR VSA Descriptor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EB9CA9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refractivity and solubility.</w:t>
            </w:r>
          </w:p>
        </w:tc>
      </w:tr>
      <w:tr w14:paraId="1795364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9738B69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JGI1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9A5DFF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A26046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10-Ordered Mean Topological Charge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E04818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arge distribution and interactions with biological targets.</w:t>
            </w:r>
          </w:p>
        </w:tc>
      </w:tr>
      <w:tr w14:paraId="3091438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0A2BB4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SRW1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49B81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Acute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7CF2529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Walk Count (Leg-10, Only Self-Returning Walk)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0ED467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conformation stability and bioactivity.</w:t>
            </w:r>
          </w:p>
        </w:tc>
      </w:tr>
      <w:tr w14:paraId="71EC6BC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EFA62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1m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6F62F5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5D7F76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1 Weighted by Mass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7BF6C8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mass distribution and transport in organisms.</w:t>
            </w:r>
          </w:p>
        </w:tc>
      </w:tr>
      <w:tr w14:paraId="72754F9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B84B9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8are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B24910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BCF7329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8 Weighted by Allred-Rocow EN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76E2F2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electronegativity and interactions with targets.</w:t>
            </w:r>
          </w:p>
        </w:tc>
      </w:tr>
      <w:tr w14:paraId="097F069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D783F4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1pe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DAC891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E18D4C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1 Weighted by Pauling EN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4CBB1B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Electronegativity and hydrogen/electrostatic interactions.</w:t>
            </w:r>
          </w:p>
        </w:tc>
      </w:tr>
      <w:tr w14:paraId="055F5A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2D1EEF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2pe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5235E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F03683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2 Weighted by Pauling EN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B47E0F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Long-range electronegativity effects on molecular interactions.</w:t>
            </w:r>
          </w:p>
        </w:tc>
      </w:tr>
      <w:tr w14:paraId="4661A6F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FB2EB5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1p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CDA3C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A10C33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1 Weighted by Polarizability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F32DA5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polarizability and binding affinity.</w:t>
            </w:r>
          </w:p>
        </w:tc>
      </w:tr>
      <w:tr w14:paraId="515CCCA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D19AA7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0i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54D7F1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E7F5AB3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0 Weighted by Ionization Potential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85F679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redox reactions and electron transfer.</w:t>
            </w:r>
          </w:p>
        </w:tc>
      </w:tr>
      <w:tr w14:paraId="079CFE1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9FBBE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ATSC2i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A837BD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74E0DE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reau-Broto Autocorrelation of Lag 2 Weighted by Ionization Potential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C8776D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Electron interactions with biological targets.</w:t>
            </w:r>
          </w:p>
        </w:tc>
      </w:tr>
      <w:tr w14:paraId="5BECA91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46DB2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C1SP2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8AE3F0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BCDE23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SP Carbon Bound to 1 Other Carbon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2418D3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rigidity and bioactivity.</w:t>
            </w:r>
          </w:p>
        </w:tc>
      </w:tr>
      <w:tr w14:paraId="0DEB9D2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89EA2B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Xc-3dv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177E4C4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167AB6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3-Ordered Chi Chain Weighted by Valence Electrons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A82F3A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Electron distribution and interactions with targets.</w:t>
            </w:r>
          </w:p>
        </w:tc>
      </w:tr>
      <w:tr w14:paraId="7E565F4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FD21E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Xp-6d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F5DB44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0F0B4E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6-Ordered Chi Cluster Weighted by Sigma Electrons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77FD36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stability and bioactivity.</w:t>
            </w:r>
          </w:p>
        </w:tc>
      </w:tr>
      <w:tr w14:paraId="32689B5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B873DA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NdsCH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44B28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B85DB5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Number of dsCH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0CA176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reactivity and metabolic pathways.</w:t>
            </w:r>
          </w:p>
        </w:tc>
      </w:tr>
      <w:tr w14:paraId="6CEF106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7CE31C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NssssN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119BEC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9CDF24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Number of ssssN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F893729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Hydrogen bonding and electrostatic interactions.</w:t>
            </w:r>
          </w:p>
        </w:tc>
      </w:tr>
      <w:tr w14:paraId="42A226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15F9FB5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StsC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40AE63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9ADE48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Sum of tsC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BBEF5E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conformation and bioactivity.</w:t>
            </w:r>
          </w:p>
        </w:tc>
      </w:tr>
      <w:tr w14:paraId="368F5DA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452EF7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SIC1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8EA333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B54DB96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1-Ordered Structural Information Content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6E7D6F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topology and metabolic pathways.</w:t>
            </w:r>
          </w:p>
        </w:tc>
      </w:tr>
      <w:tr w14:paraId="3D0DBDB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6796C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SMR_VSA4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A5067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061D494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E MR VSA Descriptor 4 (2.24 ≤x ＜ 2.45)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E8369F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Molecular refractivity and solubility.</w:t>
            </w:r>
          </w:p>
        </w:tc>
      </w:tr>
      <w:tr w14:paraId="5831F4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68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9EFFAF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EState_VSA3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5DCF88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EF560A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EState VSA Descriptor 3 (0.29 ≤x ＜0.72)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55F05E2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Electrotopological state and interactions with targets.</w:t>
            </w:r>
          </w:p>
        </w:tc>
      </w:tr>
      <w:tr w14:paraId="6D49E43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761266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GGI7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096DA6F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70DC44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7-Ordered Raw Topological Charge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2A5919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arge distribution and interactions with targets.</w:t>
            </w:r>
          </w:p>
        </w:tc>
      </w:tr>
      <w:tr w14:paraId="1EFAACF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53B1AE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GGI1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792AE7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198A600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10-Ordered Raw Topological Charge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D199031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Long-range charge interactions with targets.</w:t>
            </w:r>
          </w:p>
        </w:tc>
      </w:tr>
      <w:tr w14:paraId="26A029A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516F308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bCs/>
                <w:color w:val="000000"/>
                <w:sz w:val="24"/>
              </w:rPr>
            </w:pPr>
            <w:r>
              <w:rPr>
                <w:rStyle w:val="12"/>
                <w:lang w:bidi="ar"/>
              </w:rPr>
              <w:t>JGI2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5E915D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C091E9C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2-Ordered Mean Topological Charge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FA0774B">
            <w:pPr>
              <w:widowControl/>
              <w:jc w:val="left"/>
              <w:textAlignment w:val="center"/>
              <w:rPr>
                <w:rFonts w:ascii="Times New Roman" w:hAnsi="Times New Roman" w:eastAsia="Segoe UI" w:cs="Times New Roman"/>
                <w:color w:val="000000"/>
                <w:sz w:val="24"/>
              </w:rPr>
            </w:pPr>
            <w:r>
              <w:rPr>
                <w:rStyle w:val="14"/>
                <w:b w:val="0"/>
                <w:lang w:bidi="ar"/>
              </w:rPr>
              <w:t>Charge distribution and interactions with targets.</w:t>
            </w:r>
          </w:p>
        </w:tc>
      </w:tr>
      <w:tr w14:paraId="2D148F7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356111">
            <w:pPr>
              <w:widowControl/>
              <w:jc w:val="left"/>
              <w:textAlignment w:val="center"/>
              <w:rPr>
                <w:rStyle w:val="12"/>
                <w:lang w:bidi="ar"/>
              </w:rPr>
            </w:pPr>
            <w:r>
              <w:rPr>
                <w:rStyle w:val="12"/>
                <w:lang w:bidi="ar"/>
              </w:rPr>
              <w:t>Lifestage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6E95FB6">
            <w:pPr>
              <w:widowControl/>
              <w:jc w:val="left"/>
              <w:textAlignment w:val="center"/>
              <w:rPr>
                <w:rStyle w:val="14"/>
                <w:b w:val="0"/>
                <w:lang w:bidi="ar"/>
              </w:rPr>
            </w:pPr>
            <w:r>
              <w:rPr>
                <w:rStyle w:val="14"/>
                <w:b w:val="0"/>
                <w:lang w:bidi="ar"/>
              </w:rPr>
              <w:t>Acute/Chronic</w:t>
            </w:r>
          </w:p>
        </w:tc>
        <w:tc>
          <w:tcPr>
            <w:tcW w:w="47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21D6479">
            <w:pPr>
              <w:widowControl/>
              <w:jc w:val="left"/>
              <w:textAlignment w:val="center"/>
              <w:rPr>
                <w:rStyle w:val="14"/>
                <w:b w:val="0"/>
                <w:bCs w:val="0"/>
                <w:lang w:bidi="ar"/>
              </w:rPr>
            </w:pPr>
            <w:r>
              <w:rPr>
                <w:rStyle w:val="14"/>
                <w:b w:val="0"/>
                <w:bCs w:val="0"/>
                <w:lang w:bidi="ar"/>
              </w:rPr>
              <w:t>Developmental stage-specific physiological and metabolic variations</w:t>
            </w:r>
          </w:p>
        </w:tc>
        <w:tc>
          <w:tcPr>
            <w:tcW w:w="55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C141D52">
            <w:pPr>
              <w:widowControl/>
              <w:jc w:val="left"/>
              <w:textAlignment w:val="center"/>
              <w:rPr>
                <w:rStyle w:val="14"/>
                <w:b w:val="0"/>
                <w:bCs w:val="0"/>
                <w:lang w:bidi="ar"/>
              </w:rPr>
            </w:pPr>
            <w:r>
              <w:rPr>
                <w:rStyle w:val="14"/>
                <w:b w:val="0"/>
                <w:bCs w:val="0"/>
                <w:lang w:bidi="ar"/>
              </w:rPr>
              <w:t>Biotransformation capacity, detoxification efficiency, and target organ sensitivity</w:t>
            </w:r>
          </w:p>
        </w:tc>
      </w:tr>
      <w:tr w14:paraId="45435F8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4" w:hRule="atLeast"/>
        </w:trPr>
        <w:tc>
          <w:tcPr>
            <w:tcW w:w="1616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282A598A">
            <w:pPr>
              <w:widowControl/>
              <w:jc w:val="left"/>
              <w:textAlignment w:val="center"/>
              <w:rPr>
                <w:rStyle w:val="12"/>
                <w:lang w:bidi="ar"/>
              </w:rPr>
            </w:pPr>
            <w:r>
              <w:rPr>
                <w:rStyle w:val="12"/>
                <w:lang w:bidi="ar"/>
              </w:rPr>
              <w:t>K</w:t>
            </w:r>
            <w:r>
              <w:rPr>
                <w:rStyle w:val="12"/>
                <w:vertAlign w:val="subscript"/>
                <w:lang w:bidi="ar"/>
              </w:rPr>
              <w:t>OW</w:t>
            </w:r>
          </w:p>
        </w:tc>
        <w:tc>
          <w:tcPr>
            <w:tcW w:w="1650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50A977DD">
            <w:pPr>
              <w:widowControl/>
              <w:jc w:val="left"/>
              <w:textAlignment w:val="center"/>
              <w:rPr>
                <w:rStyle w:val="14"/>
                <w:b w:val="0"/>
                <w:lang w:bidi="ar"/>
              </w:rPr>
            </w:pPr>
            <w:r>
              <w:rPr>
                <w:rStyle w:val="14"/>
                <w:b w:val="0"/>
                <w:lang w:bidi="ar"/>
              </w:rPr>
              <w:t>Acute/Chronic</w:t>
            </w:r>
          </w:p>
        </w:tc>
        <w:tc>
          <w:tcPr>
            <w:tcW w:w="4732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noWrap/>
            <w:vAlign w:val="center"/>
          </w:tcPr>
          <w:p w14:paraId="32F88D05">
            <w:pPr>
              <w:widowControl/>
              <w:jc w:val="left"/>
              <w:textAlignment w:val="center"/>
              <w:rPr>
                <w:rStyle w:val="14"/>
                <w:b w:val="0"/>
                <w:lang w:bidi="ar"/>
              </w:rPr>
            </w:pPr>
            <w:r>
              <w:rPr>
                <w:rStyle w:val="14"/>
                <w:b w:val="0"/>
                <w:lang w:bidi="ar"/>
              </w:rPr>
              <w:t>Membrane permeability, bioaccumulation potential, and tissue-specific distribution</w:t>
            </w:r>
          </w:p>
        </w:tc>
        <w:tc>
          <w:tcPr>
            <w:tcW w:w="5503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noWrap/>
            <w:vAlign w:val="center"/>
          </w:tcPr>
          <w:p w14:paraId="1DED5B22">
            <w:pPr>
              <w:widowControl/>
              <w:jc w:val="left"/>
              <w:textAlignment w:val="center"/>
              <w:rPr>
                <w:rStyle w:val="14"/>
                <w:b w:val="0"/>
                <w:lang w:bidi="ar"/>
              </w:rPr>
            </w:pPr>
            <w:r>
              <w:rPr>
                <w:rStyle w:val="14"/>
                <w:b w:val="0"/>
                <w:lang w:bidi="ar"/>
              </w:rPr>
              <w:t>Membrane permeability, bioaccumulation potential, and tissue-specific distribution</w:t>
            </w:r>
          </w:p>
        </w:tc>
      </w:tr>
    </w:tbl>
    <w:p w14:paraId="166A20C6">
      <w:pPr>
        <w:rPr>
          <w:rFonts w:ascii="Times New Roman" w:hAnsi="Times New Roman" w:cs="Times New Roman"/>
        </w:rPr>
        <w:sectPr>
          <w:pgSz w:w="16838" w:h="11906" w:orient="landscape"/>
          <w:pgMar w:top="1800" w:right="1440" w:bottom="1800" w:left="1440" w:header="851" w:footer="992" w:gutter="0"/>
          <w:pgBorders>
            <w:top w:val="none" w:sz="0" w:space="0"/>
            <w:left w:val="none" w:sz="0" w:space="0"/>
            <w:bottom w:val="none" w:sz="0" w:space="0"/>
            <w:right w:val="none" w:sz="0" w:space="0"/>
          </w:pgBorders>
          <w:cols w:space="425" w:num="1"/>
          <w:docGrid w:type="lines" w:linePitch="312" w:charSpace="0"/>
        </w:sectPr>
      </w:pPr>
    </w:p>
    <w:p w14:paraId="7CF9325A">
      <w:pPr>
        <w:spacing w:after="156" w:afterLines="50"/>
        <w:rPr>
          <w:rFonts w:ascii="Times New Roman" w:hAnsi="Times New Roman" w:eastAsia="宋体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hint="eastAsia" w:ascii="Times New Roman" w:hAnsi="Times New Roman" w:cs="Times New Roman"/>
          <w:sz w:val="24"/>
          <w:szCs w:val="24"/>
        </w:rPr>
        <w:t xml:space="preserve">Predicted 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acute</w:t>
      </w:r>
      <w:r>
        <w:rPr>
          <w:rFonts w:hint="eastAsia" w:ascii="Times New Roman" w:hAnsi="Times New Roman" w:cs="Times New Roman"/>
          <w:sz w:val="24"/>
          <w:szCs w:val="24"/>
        </w:rPr>
        <w:t xml:space="preserve"> toxicity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 xml:space="preserve">different </w:t>
      </w:r>
      <w:r>
        <w:rPr>
          <w:rFonts w:ascii="Times New Roman" w:hAnsi="Times New Roman" w:cs="Times New Roman"/>
          <w:sz w:val="24"/>
          <w:szCs w:val="24"/>
        </w:rPr>
        <w:t>pollutant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 xml:space="preserve">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eastAsia="宋体" w:cs="Times New Roman"/>
          <w:i/>
          <w:iCs/>
          <w:sz w:val="24"/>
          <w:szCs w:val="24"/>
        </w:rPr>
        <w:t>Gobiocypris rarus.</w:t>
      </w:r>
    </w:p>
    <w:tbl>
      <w:tblPr>
        <w:tblStyle w:val="7"/>
        <w:tblW w:w="5000" w:type="pc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28"/>
        <w:gridCol w:w="1338"/>
        <w:gridCol w:w="1387"/>
        <w:gridCol w:w="1387"/>
        <w:gridCol w:w="1386"/>
        <w:gridCol w:w="1390"/>
      </w:tblGrid>
      <w:tr w14:paraId="676508B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vMerge w:val="restart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343965E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hemical</w:t>
            </w:r>
          </w:p>
        </w:tc>
        <w:tc>
          <w:tcPr>
            <w:tcW w:w="785" w:type="pct"/>
            <w:vMerge w:val="restart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7EE4BB0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Mentioned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 xml:space="preserve"> Reference</w:t>
            </w:r>
          </w:p>
        </w:tc>
        <w:tc>
          <w:tcPr>
            <w:tcW w:w="3258" w:type="pct"/>
            <w:gridSpan w:val="4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068E37BC">
            <w:pPr>
              <w:widowControl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Predicted acute toxicity in this study (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mg/L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)</w:t>
            </w:r>
          </w:p>
        </w:tc>
      </w:tr>
      <w:tr w14:paraId="632E258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vMerge w:val="continue"/>
            <w:tcBorders>
              <w:top w:val="single" w:color="000000" w:sz="8" w:space="0"/>
              <w:left w:val="nil"/>
              <w:bottom w:val="single" w:color="000000" w:sz="8" w:space="0"/>
              <w:right w:val="nil"/>
              <w:tl2br w:val="nil"/>
            </w:tcBorders>
            <w:shd w:val="clear" w:color="auto" w:fill="FFFFFF"/>
            <w:noWrap/>
            <w:vAlign w:val="center"/>
          </w:tcPr>
          <w:p w14:paraId="6C194DD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785" w:type="pct"/>
            <w:vMerge w:val="continue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2958BDD8">
            <w:pPr>
              <w:widowControl/>
              <w:jc w:val="center"/>
              <w:textAlignment w:val="bottom"/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</w:pPr>
          </w:p>
        </w:tc>
        <w:tc>
          <w:tcPr>
            <w:tcW w:w="814" w:type="pct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203D1B3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2"/>
                <w:sz w:val="21"/>
                <w:szCs w:val="21"/>
                <w:lang w:val="en-US" w:eastAsia="zh-CN" w:bidi="ar-SA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-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tag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_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</w:t>
            </w:r>
          </w:p>
        </w:tc>
        <w:tc>
          <w:tcPr>
            <w:tcW w:w="814" w:type="pct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0C7C16C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2"/>
                <w:sz w:val="21"/>
                <w:szCs w:val="21"/>
                <w:lang w:val="en-US" w:eastAsia="zh-CN" w:bidi="ar-SA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-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tag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_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</w:t>
            </w:r>
          </w:p>
        </w:tc>
        <w:tc>
          <w:tcPr>
            <w:tcW w:w="813" w:type="pct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19CF0ED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-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tag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_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</w:t>
            </w:r>
          </w:p>
        </w:tc>
        <w:tc>
          <w:tcPr>
            <w:tcW w:w="816" w:type="pct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0D22E5E0">
            <w:pPr>
              <w:widowControl/>
              <w:jc w:val="center"/>
              <w:textAlignment w:val="bottom"/>
              <w:rPr>
                <w:rFonts w:hint="eastAsia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Average</w:t>
            </w:r>
          </w:p>
        </w:tc>
      </w:tr>
      <w:tr w14:paraId="724C97C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single" w:color="000000" w:sz="8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516564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8H8</w:t>
            </w:r>
          </w:p>
        </w:tc>
        <w:tc>
          <w:tcPr>
            <w:tcW w:w="785" w:type="pct"/>
            <w:vMerge w:val="restart"/>
            <w:tcBorders>
              <w:top w:val="single" w:color="000000" w:sz="8" w:space="0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5B91F5A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Ji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 xml:space="preserve"> et al.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instrText xml:space="preserve"> ADDIN EN.CITE &lt;EndNote&gt;&lt;Cite&gt;&lt;Author&gt;Dingan&lt;/Author&gt;&lt;Year&gt;2000&lt;/Year&gt;&lt;RecNum&gt;1547&lt;/RecNum&gt;&lt;DisplayText&gt;&lt;style face="superscript"&gt;1&lt;/style&gt;&lt;/DisplayText&gt;&lt;record&gt;&lt;rec-number&gt;1547&lt;/rec-number&gt;&lt;foreign-keys&gt;&lt;key app="EN" db-id="0p9t0zp5xwwt5xes22pxxevxds59pftsvfes" timestamp="1738905276"&gt;1547&lt;/key&gt;&lt;/foreign-keys&gt;&lt;ref-type name="Journal Article"&gt;17&lt;/ref-type&gt;&lt;contributors&gt;&lt;authors&gt;&lt;author&gt;Dingan, Ji &lt;/author&gt;&lt;author&gt;Deshu, Zhang&lt;/author&gt;&lt;author&gt;Yueping,Zhuang&lt;/author&gt;&lt;/authors&gt;&lt;/contributors&gt;&lt;titles&gt;&lt;title&gt;Characterization of organic pollutants in the water of the Tuojiang River&lt;/title&gt;&lt;secondary-title&gt;Journal of Mass Spectrometry&lt;/secondary-title&gt;&lt;/titles&gt;&lt;periodical&gt;&lt;full-title&gt;Journal of Mass Spectrometry&lt;/full-title&gt;&lt;/periodical&gt;&lt;pages&gt;41-42&lt;/pages&gt;&lt;number&gt;Z1&lt;/number&gt;&lt;dates&gt;&lt;year&gt;2000&lt;/year&gt;&lt;/dates&gt;&lt;isbn&gt;1004-2997&lt;/isbn&gt;&lt;call-num&gt;11-2979/TH&lt;/call-num&gt;&lt;urls&gt;&lt;related-urls&gt;&lt;url&gt;https://kns.cnki.net/kcms2/article/abstract?v=JtACmXrF270zfGDxQoJy9OvQ1GcWj3wyNF_rIPQ6dNKGQlDiX6ilDSHmeZuXJbnH8G8naPSEcXR0Yngt2e_fmrpAa-mkFGeMqdFjEwA7zWwK4h7vUly3kLgOi3iKs0DomjTX7ScWee_4643qXvQw50BDCEGRhJyBU-zj0GeCKiSCw1q8GfCinyRZ3dfIbyAz&amp;amp;uniplatform=NZKPT&amp;amp;language=CHS&lt;/url&gt;&lt;/related-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t>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fldChar w:fldCharType="end"/>
            </w:r>
          </w:p>
          <w:p w14:paraId="5DC2DF2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C1F888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76.22</w:t>
            </w:r>
          </w:p>
        </w:tc>
        <w:tc>
          <w:tcPr>
            <w:tcW w:w="814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DE5FC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76.77</w:t>
            </w:r>
          </w:p>
        </w:tc>
        <w:tc>
          <w:tcPr>
            <w:tcW w:w="813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7D2921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4.86</w:t>
            </w:r>
          </w:p>
        </w:tc>
        <w:tc>
          <w:tcPr>
            <w:tcW w:w="816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4F523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2.62 </w:t>
            </w:r>
          </w:p>
        </w:tc>
      </w:tr>
      <w:tr w14:paraId="41845D4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33E1B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7H5NO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24DA8A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FE8E1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0.6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3FCFB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0.55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E0061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6.7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09CAE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5.98 </w:t>
            </w:r>
          </w:p>
        </w:tc>
      </w:tr>
      <w:tr w14:paraId="097CA81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9F69FD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6H7N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3E4F60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C9A0A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5.08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6460D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5.1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DCFF2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4.01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7EF58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8.09 </w:t>
            </w:r>
          </w:p>
        </w:tc>
      </w:tr>
      <w:tr w14:paraId="3D738E0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EFAF63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0H1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6F1368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3F1FA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6.1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B4A63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6.6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052E4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06.0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61B92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9.60 </w:t>
            </w:r>
          </w:p>
        </w:tc>
      </w:tr>
      <w:tr w14:paraId="1CE4C4D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4C072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0H8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5BF3B7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EA0A7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76.2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6218C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76.7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49505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4.81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7EF2E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2.61 </w:t>
            </w:r>
          </w:p>
        </w:tc>
      </w:tr>
      <w:tr w14:paraId="534613D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406EA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7H5NS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3CEC09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F5D41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2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20BBC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8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F9C19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09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C4A76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73 </w:t>
            </w:r>
          </w:p>
        </w:tc>
      </w:tr>
      <w:tr w14:paraId="3F88B02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C817A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2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5FD647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54921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1.15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2A5C7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1.6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12A2A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77.5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7EE5D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0.13 </w:t>
            </w:r>
          </w:p>
        </w:tc>
      </w:tr>
      <w:tr w14:paraId="4EDFB8B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78E07D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24O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ED3C4E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2E654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3.51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441FD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4.04</w:t>
            </w:r>
            <w:bookmarkStart w:id="1" w:name="_GoBack"/>
            <w:bookmarkEnd w:id="1"/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F47B1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3.3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32B66A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6.96 </w:t>
            </w:r>
          </w:p>
        </w:tc>
      </w:tr>
      <w:tr w14:paraId="5590BA3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0986F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24O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F8C5E2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7BB57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3.51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D996D0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4.0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B738B2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3.3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F527C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6.96 </w:t>
            </w:r>
          </w:p>
        </w:tc>
      </w:tr>
      <w:tr w14:paraId="6EEE582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114A88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4H30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E83B70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BCA755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0B27A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3B9A5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A6C3E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1 </w:t>
            </w:r>
          </w:p>
        </w:tc>
      </w:tr>
      <w:tr w14:paraId="66A6D94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46E6A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8O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94868F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7750B4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1.1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DC4F0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1.4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468E8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2.6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83C4B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5.06 </w:t>
            </w:r>
          </w:p>
        </w:tc>
      </w:tr>
      <w:tr w14:paraId="0231846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340363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8H7NS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079EE1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518BF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3.05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A1E235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3.62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ED4CC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3.61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013C0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6.76 </w:t>
            </w:r>
          </w:p>
        </w:tc>
      </w:tr>
      <w:tr w14:paraId="7B03DE2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72083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3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D9C9E8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EC5AB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CA2A5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2FEE85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D47DC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1 </w:t>
            </w:r>
          </w:p>
        </w:tc>
      </w:tr>
      <w:tr w14:paraId="7CA7F47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D2499B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3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589268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308D9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3.92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8D1B47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4.5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F6290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53.2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F2591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13.87 </w:t>
            </w:r>
          </w:p>
        </w:tc>
      </w:tr>
      <w:tr w14:paraId="5119AC5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D04AAE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3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164135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A7C72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2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DDBC7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8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17830E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6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44C71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27 </w:t>
            </w:r>
          </w:p>
        </w:tc>
      </w:tr>
      <w:tr w14:paraId="7F415B8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40C67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22O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F0A715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D3717D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3.00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FD4D5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2.9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A257E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81.7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6957E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2.53 </w:t>
            </w:r>
          </w:p>
        </w:tc>
      </w:tr>
      <w:tr w14:paraId="50F4FE3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2F0839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3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CC3827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BBD4D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3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C25CE1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9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1F40C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7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F6AA1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37 </w:t>
            </w:r>
          </w:p>
        </w:tc>
      </w:tr>
      <w:tr w14:paraId="20B8370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36EDD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3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66411C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344CA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6.5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88634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7.1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AA5F4D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57.79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2BD3DD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17.18 </w:t>
            </w:r>
          </w:p>
        </w:tc>
      </w:tr>
      <w:tr w14:paraId="1ED54DE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E9AF4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7H36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CBDE7C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0F265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DD9CD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830DA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7369C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1 </w:t>
            </w:r>
          </w:p>
        </w:tc>
      </w:tr>
      <w:tr w14:paraId="71F8EF9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C941C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9H40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866435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2A17BF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2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52A6F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8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BDAAD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6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73389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27 </w:t>
            </w:r>
          </w:p>
        </w:tc>
      </w:tr>
      <w:tr w14:paraId="6C527AE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26F06E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26O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E6F55D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BC4C3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8.78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6CEA79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8.8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3BA41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1.77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84F15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9.81 </w:t>
            </w:r>
          </w:p>
        </w:tc>
      </w:tr>
      <w:tr w14:paraId="0C05AAF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68444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7H48N2O1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28FDE6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23EA8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7.4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31CF1E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7.3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577C6F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4.51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AAF164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9.80 </w:t>
            </w:r>
          </w:p>
        </w:tc>
      </w:tr>
      <w:tr w14:paraId="2CD6735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C64930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7H3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FFDA06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B5C81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705AE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3C87B2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1DCFEE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77CF6D6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1A490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8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F757CE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7A90D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3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923703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9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C78EB1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7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82653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36 </w:t>
            </w:r>
          </w:p>
        </w:tc>
      </w:tr>
      <w:tr w14:paraId="28726EA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827F8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105390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6CDE80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F033D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E36BC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5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B4E6E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5 </w:t>
            </w:r>
          </w:p>
        </w:tc>
      </w:tr>
      <w:tr w14:paraId="2C6F1BF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3F2C7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8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710462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4EB93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26D4E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B859CC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AE3EAC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73A2A82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30C7A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E64EB2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6A7B4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2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A0B1FE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8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B0357C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6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3E3FC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27 </w:t>
            </w:r>
          </w:p>
        </w:tc>
      </w:tr>
      <w:tr w14:paraId="680A37E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F41EB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2H34O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81FF90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10E7D3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9.2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0FF8F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9.1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AC5E55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2.9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AD621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83.80 </w:t>
            </w:r>
          </w:p>
        </w:tc>
      </w:tr>
      <w:tr w14:paraId="105229C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7C50CD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AC21DF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08537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2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BB14AE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8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170CB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6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06EBC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27 </w:t>
            </w:r>
          </w:p>
        </w:tc>
      </w:tr>
      <w:tr w14:paraId="78BDC25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57949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6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AB8E7E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16E243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B0A780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0BC46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C64BE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7BB96A3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273786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E4C9B2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52E02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0F66E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D96F5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12D0E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581AE2E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3BA7A4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037353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B57358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5783F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9A0A06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9BEDC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0 </w:t>
            </w:r>
          </w:p>
        </w:tc>
      </w:tr>
      <w:tr w14:paraId="3514B00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58C16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9H40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5007FA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95C42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8C6FB9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706F4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3FD5F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1C62CDC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51995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22O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BB94CC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5D1354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9.90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8439C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9.7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841D35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76.5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2F311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58.75 </w:t>
            </w:r>
          </w:p>
        </w:tc>
      </w:tr>
      <w:tr w14:paraId="387DC4A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BD2AF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2H46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92768D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78A425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40951A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9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9DF01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6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F7AF9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32 </w:t>
            </w:r>
          </w:p>
        </w:tc>
      </w:tr>
      <w:tr w14:paraId="03B74A8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2839B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8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18138D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8122AF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6.0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12589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7.0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12F48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7.2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1472F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40.10 </w:t>
            </w:r>
          </w:p>
        </w:tc>
      </w:tr>
      <w:tr w14:paraId="5240BFD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E7B1B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1DB9C7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11342C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3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F3D11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29.93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A17D1B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2.67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19FCC6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7.31 </w:t>
            </w:r>
          </w:p>
        </w:tc>
      </w:tr>
      <w:tr w14:paraId="7092573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B5FDB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F6CD8F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4834E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E3C11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7197B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BE59A2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2AE70D9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B0DE98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829ED5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AD911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820B4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2764C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CF821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0 </w:t>
            </w:r>
          </w:p>
        </w:tc>
      </w:tr>
      <w:tr w14:paraId="272686B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C331F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F79D88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F9476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B16A0C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9AD21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2DA5DA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0766654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2B1F3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2H18O4S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678E07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186FB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85.70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E0EDF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85.62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940C9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6.0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5046C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02.44 </w:t>
            </w:r>
          </w:p>
        </w:tc>
      </w:tr>
      <w:tr w14:paraId="721744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21CA0A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66A5AA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ACED9E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B50CB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10070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6C114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0 </w:t>
            </w:r>
          </w:p>
        </w:tc>
      </w:tr>
      <w:tr w14:paraId="761E699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2D7573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8C3585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98EB7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89041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31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D49BE1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8753E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10 </w:t>
            </w:r>
          </w:p>
        </w:tc>
      </w:tr>
      <w:tr w14:paraId="7FD833B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39CA2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13N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42CB06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A3D519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9.92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BAA02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0.4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662096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98.05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1C56F1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2.80 </w:t>
            </w:r>
          </w:p>
        </w:tc>
      </w:tr>
      <w:tr w14:paraId="311FA28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9F7A5F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2H46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A2ED08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9D594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3BAD7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49873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2DDC67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59E9836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5F905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2H2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99B310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E735A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83.21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B7DFD3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83.76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318C3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4.0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D42F9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00.34 </w:t>
            </w:r>
          </w:p>
        </w:tc>
      </w:tr>
      <w:tr w14:paraId="00B4758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D0F91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A276A9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25F93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1A269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70D476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5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56408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5 </w:t>
            </w:r>
          </w:p>
        </w:tc>
      </w:tr>
      <w:tr w14:paraId="4E71DBD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3CB439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3H48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43ED0C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AFDD5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0.3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7A93D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31.2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D21510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15.6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3B4690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59.09 </w:t>
            </w:r>
          </w:p>
        </w:tc>
      </w:tr>
      <w:tr w14:paraId="1057A94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269B26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7H56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03145A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6C396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4.41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1A431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5.32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67768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9.5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CFCDFE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9.76 </w:t>
            </w:r>
          </w:p>
        </w:tc>
      </w:tr>
      <w:tr w14:paraId="57B3479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810F6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0H6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A5C9F3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65996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4.42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69778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5.33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EA467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9.47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E0B76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9.74 </w:t>
            </w:r>
          </w:p>
        </w:tc>
      </w:tr>
      <w:tr w14:paraId="6D46CF5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885E7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0O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42EA6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BE54C2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3.90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9C7A59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3.7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6304D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01.2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B31E52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6.30 </w:t>
            </w:r>
          </w:p>
        </w:tc>
      </w:tr>
      <w:tr w14:paraId="5038372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DD08AD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3H68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AE287B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D75D36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4.4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1718F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5.3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DCB63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9.5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01D96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9.79 </w:t>
            </w:r>
          </w:p>
        </w:tc>
      </w:tr>
      <w:tr w14:paraId="775256A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1BE4C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5H72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F68601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6635C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2.8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FF84A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3.78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9CD973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6.2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DFEF7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7.63 </w:t>
            </w:r>
          </w:p>
        </w:tc>
      </w:tr>
      <w:tr w14:paraId="60458C6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814B6E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6H74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801698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7A090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2.45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05542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3.36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6F1A1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5.8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7F9D3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7.21 </w:t>
            </w:r>
          </w:p>
        </w:tc>
      </w:tr>
      <w:tr w14:paraId="03DC863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33DA3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6H86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423030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76353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2.4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3A372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3.4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B8A73E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5.8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22BBC3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7.24 </w:t>
            </w:r>
          </w:p>
        </w:tc>
      </w:tr>
      <w:tr w14:paraId="3E7367C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D9496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44H90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F4AD1D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E4841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2.4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436A3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13.40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9127B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85.8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42C0C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7.24 </w:t>
            </w:r>
          </w:p>
        </w:tc>
      </w:tr>
      <w:tr w14:paraId="3FB6FAE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9D5F2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HCl3</w:t>
            </w:r>
          </w:p>
        </w:tc>
        <w:tc>
          <w:tcPr>
            <w:tcW w:w="785" w:type="pct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E53BF4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D3ACA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7.79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06FF4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8.36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19093E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5.55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BDD38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23 </w:t>
            </w:r>
          </w:p>
        </w:tc>
      </w:tr>
      <w:tr w14:paraId="6A74A91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7C127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E1</w:t>
            </w:r>
          </w:p>
        </w:tc>
        <w:tc>
          <w:tcPr>
            <w:tcW w:w="785" w:type="pct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0ABCD83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Zhang et al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instrText xml:space="preserve"> ADDIN EN.CITE &lt;EndNote&gt;&lt;Cite&gt;&lt;Author&gt;Yongli&lt;/Author&gt;&lt;Year&gt;2016&lt;/Year&gt;&lt;RecNum&gt;1548&lt;/RecNum&gt;&lt;DisplayText&gt;&lt;style face="superscript"&gt;2&lt;/style&gt;&lt;/DisplayText&gt;&lt;record&gt;&lt;rec-number&gt;1548&lt;/rec-number&gt;&lt;foreign-keys&gt;&lt;key app="EN" db-id="0p9t0zp5xwwt5xes22pxxevxds59pftsvfes" timestamp="1738905610"&gt;1548&lt;/key&gt;&lt;/foreign-keys&gt;&lt;ref-type name="Journal Article"&gt;17&lt;/ref-type&gt;&lt;contributors&gt;&lt;authors&gt;&lt;author&gt;Yongli,Zhang&lt;/author&gt;&lt;author&gt;Dashan,Liang&lt;/author&gt;&lt;author&gt;Hongguang,Guo&lt;/author&gt;&lt;author&gt;Jing Zhang&lt;/author&gt;&lt;author&gt;Qingguo,Wang&lt;/author&gt;&lt;/authors&gt;&lt;/contributors&gt;&lt;auth-address&gt;Sichuan University, School of Architecture and Environment.&lt;/auth-address&gt;&lt;titles&gt;&lt;title&gt;Characterization of the distribution of typical estrogens in Minjiang and Tuojiang river basins during periods of high water availability&lt;/title&gt;&lt;secondary-title&gt;China Rural Water Conservancy and Hydropower&lt;/secondary-title&gt;&lt;/titles&gt;&lt;periodical&gt;&lt;full-title&gt;China Rural Water Conservancy and Hydropower&lt;/full-title&gt;&lt;/periodical&gt;&lt;pages&gt;34-37+42&lt;/pages&gt;&lt;number&gt;07&lt;/number&gt;&lt;dates&gt;&lt;year&gt;2016&lt;/year&gt;&lt;/dates&gt;&lt;isbn&gt;1007-2284&lt;/isbn&gt;&lt;call-num&gt;42-1419/TV&lt;/call-num&gt;&lt;urls&gt;&lt;related-urls&gt;&lt;url&gt;https://kns.cnki.net/kcms2/article/abstract?v=JtACmXrF272ELG_IRAsT6e2xIynsiPGnGfHy54mulcOpBhWc5KPp7umAPjiuTfp2S9InN8UrUGxxd4nAg4jpdG7UbpZcMOkmRW7riEplWEgD-6n1831g5kJ7mXBMjjtHPwGiMU0ECR9yV5_928q_AC99DrHHH8DPNSKZ_3Mw92fjJIShsx-8RPcy6ZIZS5GFzAcLsrM8t7o=&amp;amp;uniplatform=NZKPT&amp;amp;language=CHS&lt;/url&gt;&lt;/related-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t>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end"/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5D0816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7.7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45D82B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7.66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B130A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4.8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CF670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0.08 </w:t>
            </w:r>
          </w:p>
        </w:tc>
      </w:tr>
      <w:tr w14:paraId="1B9777E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FBDBE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BP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247BF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A1A98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6.57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025734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6.45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3C6B0B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3.13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8D0E4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8.72 </w:t>
            </w:r>
          </w:p>
        </w:tc>
      </w:tr>
      <w:tr w14:paraId="4F806A7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29609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NP</w:t>
            </w:r>
          </w:p>
        </w:tc>
        <w:tc>
          <w:tcPr>
            <w:tcW w:w="785" w:type="pct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AB50A9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B3B7C1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8.3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0904C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9.1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EF16A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4.5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1B7C2C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4.03 </w:t>
            </w:r>
          </w:p>
        </w:tc>
      </w:tr>
      <w:tr w14:paraId="2FA7FE3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CFE79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BA</w:t>
            </w:r>
          </w:p>
        </w:tc>
        <w:tc>
          <w:tcPr>
            <w:tcW w:w="785" w:type="pct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2DCFAA9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Fang et al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instrText xml:space="preserve"> ADDIN EN.CITE &lt;EndNote&gt;&lt;Cite&gt;&lt;Author&gt;Fang&lt;/Author&gt;&lt;Year&gt;2019&lt;/Year&gt;&lt;RecNum&gt;1553&lt;/RecNum&gt;&lt;DisplayText&gt;&lt;style face="superscript"&gt;3&lt;/style&gt;&lt;/DisplayText&gt;&lt;record&gt;&lt;rec-number&gt;1553&lt;/rec-number&gt;&lt;foreign-keys&gt;&lt;key app="EN" db-id="0p9t0zp5xwwt5xes22pxxevxds59pftsvfes" timestamp="1738905911"&gt;1553&lt;/key&gt;&lt;/foreign-keys&gt;&lt;ref-type name="Journal Article"&gt;17&lt;/ref-type&gt;&lt;contributors&gt;&lt;authors&gt;&lt;author&gt;Shuhong Fang&lt;/author&gt;&lt;author&gt;Cheng Li&lt;/author&gt;&lt;author&gt;Yuxia Bian&lt;/author&gt;&lt;author&gt;Di Wang&lt;/author&gt;&lt;author&gt;Yunqing Hao&lt;/author&gt;&lt;author&gt;Honglin Yin&lt;/author&gt;&lt;author&gt;Jing Sun&lt;/author&gt;&lt;/authors&gt;&lt;/contributors&gt;&lt;titles&gt;&lt;title&gt;Pollution Characteristics and Emission Fluxes of Perfluorinated Compounds in Minjiang River Basin&lt;/title&gt;&lt;secondary-title&gt;China Environmental Science&lt;/secondary-title&gt;&lt;/titles&gt;&lt;periodical&gt;&lt;full-title&gt;China Environmental Science&lt;/full-title&gt;&lt;/periodical&gt;&lt;pages&gt;2983-2989&lt;/pages&gt;&lt;volume&gt;39&lt;/volume&gt;&lt;number&gt;07&lt;/number&gt;&lt;dates&gt;&lt;year&gt;2019&lt;/year&gt;&lt;/dates&gt;&lt;isbn&gt;1000-6923&lt;/isbn&gt;&lt;call-num&gt;11-2201/X&lt;/call-num&gt;&lt;urls&gt;&lt;related-urls&gt;&lt;url&gt;https://link.cnki.net/doi/10.19674/j.cnki.issn1000-6923.2019.0352&lt;/url&gt;&lt;/related-urls&gt;&lt;/urls&gt;&lt;electronic-resource-num&gt;10.19674/j.cnki.issn1000-6923.2019.0352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t>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end"/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7BA2F3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1.5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63C0C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1.3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9EDAE0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4.5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57173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2.47 </w:t>
            </w:r>
          </w:p>
        </w:tc>
      </w:tr>
      <w:tr w14:paraId="2AD6084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AF992A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Pe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D48160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AF8F56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1.4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05894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1.32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BFA9C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5.11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E97FF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2.63 </w:t>
            </w:r>
          </w:p>
        </w:tc>
      </w:tr>
      <w:tr w14:paraId="4B45E01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0A0C7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Hx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0BEB96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F292F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9.88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D4903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9.75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DA3CA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7.89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AB9951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2.51 </w:t>
            </w:r>
          </w:p>
        </w:tc>
      </w:tr>
      <w:tr w14:paraId="72993EE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22F406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Hp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8AA5D7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8C124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88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E61E52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7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656E5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50.49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65A9A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4.04 </w:t>
            </w:r>
          </w:p>
        </w:tc>
      </w:tr>
      <w:tr w14:paraId="1E233BC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2B7E60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O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C42D50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83A6B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04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2829D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9.92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6AD98C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4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C90E9F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46 </w:t>
            </w:r>
          </w:p>
        </w:tc>
      </w:tr>
      <w:tr w14:paraId="65AD02D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A9C816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N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C15765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BD9CD2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25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D9ADA8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1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50D9B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20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10DBC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53 </w:t>
            </w:r>
          </w:p>
        </w:tc>
      </w:tr>
      <w:tr w14:paraId="6294D29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2626D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D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CF1425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6015B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25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82AEC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1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9933C4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17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12CE3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52 </w:t>
            </w:r>
          </w:p>
        </w:tc>
      </w:tr>
      <w:tr w14:paraId="17E5E35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0983E6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UnD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0B2845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40284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30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6F5B7A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1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EB903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1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944F31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56 </w:t>
            </w:r>
          </w:p>
        </w:tc>
      </w:tr>
      <w:tr w14:paraId="489FFFC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369821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DoDA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23437F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2A862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30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360DBF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19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5BE98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18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3DBED9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56 </w:t>
            </w:r>
          </w:p>
        </w:tc>
      </w:tr>
      <w:tr w14:paraId="54CA703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60185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BS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9CEE6C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57DDCF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4.83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7B85C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5.56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E6F7F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2.56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9F7C46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50.98 </w:t>
            </w:r>
          </w:p>
        </w:tc>
      </w:tr>
      <w:tr w14:paraId="3DE960B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CAE46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HxS</w:t>
            </w:r>
          </w:p>
        </w:tc>
        <w:tc>
          <w:tcPr>
            <w:tcW w:w="785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EDEB07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145364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9.96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9B424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9.84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3ED42D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1.94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18827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25 </w:t>
            </w:r>
          </w:p>
        </w:tc>
      </w:tr>
      <w:tr w14:paraId="616EB9C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A5B2D7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OS</w:t>
            </w:r>
          </w:p>
        </w:tc>
        <w:tc>
          <w:tcPr>
            <w:tcW w:w="785" w:type="pct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9ED901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FBAB7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4.22</w:t>
            </w:r>
          </w:p>
        </w:tc>
        <w:tc>
          <w:tcPr>
            <w:tcW w:w="8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70D77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4.27</w:t>
            </w: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C52C4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0.12</w:t>
            </w:r>
          </w:p>
        </w:tc>
        <w:tc>
          <w:tcPr>
            <w:tcW w:w="81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54210C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9.54 </w:t>
            </w:r>
          </w:p>
        </w:tc>
      </w:tr>
      <w:tr w14:paraId="2BF4721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955" w:type="pct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7C8BFF9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DS</w:t>
            </w:r>
          </w:p>
        </w:tc>
        <w:tc>
          <w:tcPr>
            <w:tcW w:w="785" w:type="pct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2CA9F0E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814" w:type="pct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0D474DB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22</w:t>
            </w:r>
          </w:p>
        </w:tc>
        <w:tc>
          <w:tcPr>
            <w:tcW w:w="814" w:type="pct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2AAF1AD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40.11</w:t>
            </w:r>
          </w:p>
        </w:tc>
        <w:tc>
          <w:tcPr>
            <w:tcW w:w="813" w:type="pct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7B5A055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61.64</w:t>
            </w:r>
          </w:p>
        </w:tc>
        <w:tc>
          <w:tcPr>
            <w:tcW w:w="816" w:type="pct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6FB00F2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7.32 </w:t>
            </w:r>
          </w:p>
        </w:tc>
      </w:tr>
    </w:tbl>
    <w:p w14:paraId="5548A2AD">
      <w:pPr>
        <w:rPr>
          <w:rFonts w:ascii="Times New Roman" w:hAnsi="Times New Roman" w:cs="Times New Roman"/>
          <w:szCs w:val="21"/>
        </w:rPr>
      </w:pPr>
    </w:p>
    <w:p w14:paraId="220238C0">
      <w:pPr>
        <w:rPr>
          <w:rFonts w:ascii="Times New Roman" w:hAnsi="Times New Roman" w:cs="Times New Roman"/>
          <w:szCs w:val="21"/>
        </w:rPr>
      </w:pPr>
    </w:p>
    <w:p w14:paraId="50F2F32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411BC43">
      <w:pPr>
        <w:spacing w:after="156" w:afterLines="50"/>
        <w:rPr>
          <w:rFonts w:ascii="Times New Roman" w:hAnsi="Times New Roman" w:eastAsia="宋体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hint="eastAsia" w:ascii="Times New Roman" w:hAnsi="Times New Roman" w:cs="Times New Roman"/>
          <w:sz w:val="24"/>
          <w:szCs w:val="24"/>
        </w:rPr>
        <w:t>Predicted chronic toxicity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 xml:space="preserve">different </w:t>
      </w:r>
      <w:r>
        <w:rPr>
          <w:rFonts w:ascii="Times New Roman" w:hAnsi="Times New Roman" w:cs="Times New Roman"/>
          <w:sz w:val="24"/>
          <w:szCs w:val="24"/>
        </w:rPr>
        <w:t>pollutant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 xml:space="preserve">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eastAsia="宋体" w:cs="Times New Roman"/>
          <w:i/>
          <w:iCs/>
          <w:sz w:val="24"/>
          <w:szCs w:val="24"/>
        </w:rPr>
        <w:t>Gobiocypris rarus.</w:t>
      </w:r>
    </w:p>
    <w:tbl>
      <w:tblPr>
        <w:tblStyle w:val="7"/>
        <w:tblW w:w="5000" w:type="pc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28"/>
        <w:gridCol w:w="1337"/>
        <w:gridCol w:w="1387"/>
        <w:gridCol w:w="1387"/>
        <w:gridCol w:w="1387"/>
        <w:gridCol w:w="1390"/>
      </w:tblGrid>
      <w:tr w14:paraId="0757323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vMerge w:val="restart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4282C20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hemical</w:t>
            </w:r>
          </w:p>
        </w:tc>
        <w:tc>
          <w:tcPr>
            <w:tcW w:w="1337" w:type="dxa"/>
            <w:vMerge w:val="restart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1DC7745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Mentioned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 xml:space="preserve"> Reference</w:t>
            </w:r>
          </w:p>
        </w:tc>
        <w:tc>
          <w:tcPr>
            <w:tcW w:w="5551" w:type="dxa"/>
            <w:gridSpan w:val="4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0F11B5D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Predicted chronic toxicity in this study (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mg/L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)</w:t>
            </w:r>
          </w:p>
        </w:tc>
      </w:tr>
      <w:tr w14:paraId="1560311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vMerge w:val="continue"/>
            <w:tcBorders>
              <w:top w:val="single" w:color="000000" w:sz="8" w:space="0"/>
              <w:left w:val="nil"/>
              <w:bottom w:val="single" w:color="000000" w:sz="4" w:space="0"/>
              <w:right w:val="nil"/>
              <w:tl2br w:val="nil"/>
            </w:tcBorders>
            <w:shd w:val="clear" w:color="auto" w:fill="FFFFFF"/>
            <w:noWrap/>
            <w:vAlign w:val="center"/>
          </w:tcPr>
          <w:p w14:paraId="30B36CA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37" w:type="dxa"/>
            <w:vMerge w:val="continue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567122E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6EACFD0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2"/>
                <w:sz w:val="21"/>
                <w:szCs w:val="21"/>
                <w:lang w:val="en-US" w:eastAsia="zh-CN" w:bidi="ar-SA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-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tag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_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1</w:t>
            </w:r>
          </w:p>
        </w:tc>
        <w:tc>
          <w:tcPr>
            <w:tcW w:w="1387" w:type="dxa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2782F3C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2"/>
                <w:sz w:val="21"/>
                <w:szCs w:val="21"/>
                <w:lang w:val="en-US" w:eastAsia="zh-CN" w:bidi="ar-SA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-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tag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_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2</w:t>
            </w:r>
          </w:p>
        </w:tc>
        <w:tc>
          <w:tcPr>
            <w:tcW w:w="1387" w:type="dxa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20EF832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Lif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-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tage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_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3</w:t>
            </w:r>
          </w:p>
        </w:tc>
        <w:tc>
          <w:tcPr>
            <w:tcW w:w="1390" w:type="dxa"/>
            <w:tcBorders>
              <w:top w:val="single" w:color="000000" w:sz="8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01FA3C0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Average</w:t>
            </w:r>
          </w:p>
        </w:tc>
      </w:tr>
      <w:tr w14:paraId="7A43B89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BB732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8H8</w:t>
            </w:r>
          </w:p>
        </w:tc>
        <w:tc>
          <w:tcPr>
            <w:tcW w:w="1337" w:type="dxa"/>
            <w:vMerge w:val="restart"/>
            <w:tcBorders>
              <w:top w:val="single" w:color="000000" w:sz="4" w:space="0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12FDAC7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Cs w:val="21"/>
                <w:lang w:val="en-US" w:eastAsia="zh-CN" w:bidi="ar"/>
              </w:rPr>
              <w:t>Ji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 xml:space="preserve"> et al.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instrText xml:space="preserve"> ADDIN EN.CITE &lt;EndNote&gt;&lt;Cite&gt;&lt;Author&gt;Dingan&lt;/Author&gt;&lt;Year&gt;2000&lt;/Year&gt;&lt;RecNum&gt;1547&lt;/RecNum&gt;&lt;DisplayText&gt;&lt;style face="superscript"&gt;1&lt;/style&gt;&lt;/DisplayText&gt;&lt;record&gt;&lt;rec-number&gt;1547&lt;/rec-number&gt;&lt;foreign-keys&gt;&lt;key app="EN" db-id="0p9t0zp5xwwt5xes22pxxevxds59pftsvfes" timestamp="1738905276"&gt;1547&lt;/key&gt;&lt;/foreign-keys&gt;&lt;ref-type name="Journal Article"&gt;17&lt;/ref-type&gt;&lt;contributors&gt;&lt;authors&gt;&lt;author&gt;Dingan, Ji &lt;/author&gt;&lt;author&gt;Deshu, Zhang&lt;/author&gt;&lt;author&gt;Yueping,Zhuang&lt;/author&gt;&lt;/authors&gt;&lt;/contributors&gt;&lt;titles&gt;&lt;title&gt;Characterization of organic pollutants in the water of the Tuojiang River&lt;/title&gt;&lt;secondary-title&gt;Journal of Mass Spectrometry&lt;/secondary-title&gt;&lt;/titles&gt;&lt;periodical&gt;&lt;full-title&gt;Journal of Mass Spectrometry&lt;/full-title&gt;&lt;/periodical&gt;&lt;pages&gt;41-42&lt;/pages&gt;&lt;number&gt;Z1&lt;/number&gt;&lt;dates&gt;&lt;year&gt;2000&lt;/year&gt;&lt;/dates&gt;&lt;isbn&gt;1004-2997&lt;/isbn&gt;&lt;call-num&gt;11-2979/TH&lt;/call-num&gt;&lt;urls&gt;&lt;related-urls&gt;&lt;url&gt;https://kns.cnki.net/kcms2/article/abstract?v=JtACmXrF270zfGDxQoJy9OvQ1GcWj3wyNF_rIPQ6dNKGQlDiX6ilDSHmeZuXJbnH8G8naPSEcXR0Yngt2e_fmrpAa-mkFGeMqdFjEwA7zWwK4h7vUly3kLgOi3iKs0DomjTX7ScWee_4643qXvQw50BDCEGRhJyBU-zj0GeCKiSCw1q8GfCinyRZ3dfIbyAz&amp;amp;uniplatform=NZKPT&amp;amp;language=CHS&lt;/url&gt;&lt;/related-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t>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fldChar w:fldCharType="end"/>
            </w:r>
          </w:p>
          <w:p w14:paraId="2B9F4EB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36E83B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13 </w:t>
            </w:r>
          </w:p>
        </w:tc>
        <w:tc>
          <w:tcPr>
            <w:tcW w:w="1387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2DEFB5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22 </w:t>
            </w:r>
          </w:p>
        </w:tc>
        <w:tc>
          <w:tcPr>
            <w:tcW w:w="1387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D6CC2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22 </w:t>
            </w:r>
          </w:p>
        </w:tc>
        <w:tc>
          <w:tcPr>
            <w:tcW w:w="139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07FB6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19 </w:t>
            </w:r>
          </w:p>
        </w:tc>
      </w:tr>
      <w:tr w14:paraId="4E1D17E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E189A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7H5NO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5D2448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5BECEC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2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35265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3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0BA6DC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3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6D94F6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27 </w:t>
            </w:r>
          </w:p>
        </w:tc>
      </w:tr>
      <w:tr w14:paraId="00C1E5A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8DCA5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6H7N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8B6A51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B6874B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4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59A3A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5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059BE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5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2A3F7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51 </w:t>
            </w:r>
          </w:p>
        </w:tc>
      </w:tr>
      <w:tr w14:paraId="02568A0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62FE9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0H1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85643A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EE5A0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85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EA84C1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85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84881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858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B51AB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857 </w:t>
            </w:r>
          </w:p>
        </w:tc>
      </w:tr>
      <w:tr w14:paraId="6969AB1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E2FD2A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0H8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520D02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E0D9F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2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0335F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3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AB94C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3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6EC93E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31 </w:t>
            </w:r>
          </w:p>
        </w:tc>
      </w:tr>
      <w:tr w14:paraId="1A2986B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544988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7H5NS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85A5AE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8EDE25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6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11D40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7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C469DD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7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34451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75 </w:t>
            </w:r>
          </w:p>
        </w:tc>
      </w:tr>
      <w:tr w14:paraId="7FEDCFF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BBDCD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2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ABE7F3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46D17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4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73468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B7F9C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D14B1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49 </w:t>
            </w:r>
          </w:p>
        </w:tc>
      </w:tr>
      <w:tr w14:paraId="49B06BF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CA718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24O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9413F6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3EE0C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3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5CBC3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4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F73E2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4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3DE0D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38 </w:t>
            </w:r>
          </w:p>
        </w:tc>
      </w:tr>
      <w:tr w14:paraId="0733884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895C01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24O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574941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0F6B0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3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C21325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4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2699BE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4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D7AA74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38 </w:t>
            </w:r>
          </w:p>
        </w:tc>
      </w:tr>
      <w:tr w14:paraId="7C4811C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C3722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4H30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E47A59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39A7A1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83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A4E33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84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DA9EB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84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973F4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838 </w:t>
            </w:r>
          </w:p>
        </w:tc>
      </w:tr>
      <w:tr w14:paraId="291D1E5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6233E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8O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1E2BE8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1FC0D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07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9E769D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08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90B0B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08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B37D6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078 </w:t>
            </w:r>
          </w:p>
        </w:tc>
      </w:tr>
      <w:tr w14:paraId="7FFD024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73A01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8H7NS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2D131F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294F90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64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2A0083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64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3CA983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64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E891A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643 </w:t>
            </w:r>
          </w:p>
        </w:tc>
      </w:tr>
      <w:tr w14:paraId="70D0C1C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18E7A3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3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01CEEA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96C4A0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A1DE3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6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4B094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6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76FAD1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7 </w:t>
            </w:r>
          </w:p>
        </w:tc>
      </w:tr>
      <w:tr w14:paraId="7925F0C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185064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5H3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2E2638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DF6F26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9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B7816F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70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BAC62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70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6E8B8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98 </w:t>
            </w:r>
          </w:p>
        </w:tc>
      </w:tr>
      <w:tr w14:paraId="676DB44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DB0EE0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3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944657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31BD94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46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0B19A3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47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8A20A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47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833DF6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476 </w:t>
            </w:r>
          </w:p>
        </w:tc>
      </w:tr>
      <w:tr w14:paraId="65336CF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63A23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22O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7D8600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98DB17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3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42A7B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3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CC25B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3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C6FB0F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32 </w:t>
            </w:r>
          </w:p>
        </w:tc>
      </w:tr>
      <w:tr w14:paraId="76B5D5F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759FE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3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B25BEF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86F49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4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8DC4B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1F9CB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D28D3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48 </w:t>
            </w:r>
          </w:p>
        </w:tc>
      </w:tr>
      <w:tr w14:paraId="040634E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D86777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3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D92812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561F70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2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98DBBB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3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FDAE5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3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1001C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35 </w:t>
            </w:r>
          </w:p>
        </w:tc>
      </w:tr>
      <w:tr w14:paraId="41C29DD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8039CE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7H36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301AB7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F3235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4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0CBDE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BF2BB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6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01F4B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3 </w:t>
            </w:r>
          </w:p>
        </w:tc>
      </w:tr>
      <w:tr w14:paraId="07D64AC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582A24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9H40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F1EF78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98884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6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511178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6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84D5C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66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0AC63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64 </w:t>
            </w:r>
          </w:p>
        </w:tc>
      </w:tr>
      <w:tr w14:paraId="37D1AEC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E186B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26O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027E15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C965B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F2154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967D55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8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1597F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8 </w:t>
            </w:r>
          </w:p>
        </w:tc>
      </w:tr>
      <w:tr w14:paraId="61F8355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57894D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7H48N2O1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41CDF6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D17128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84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FCF91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84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AB51A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84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EE04D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843 </w:t>
            </w:r>
          </w:p>
        </w:tc>
      </w:tr>
      <w:tr w14:paraId="7F7AA05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3E0F6D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7H3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78D120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8B0824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975BFF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6EBDC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7CDC2E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9 </w:t>
            </w:r>
          </w:p>
        </w:tc>
      </w:tr>
      <w:tr w14:paraId="608E09C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18431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8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F5B0EC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F0021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3D80B4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34BBA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E46B9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9 </w:t>
            </w:r>
          </w:p>
        </w:tc>
      </w:tr>
      <w:tr w14:paraId="6814314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0B548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9B2E5B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ED4B33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A54681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7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6F352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7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E69DD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3 </w:t>
            </w:r>
          </w:p>
        </w:tc>
      </w:tr>
      <w:tr w14:paraId="42495B3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15801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8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CF7329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A9096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4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3D11DE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D6F1C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6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774C8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2 </w:t>
            </w:r>
          </w:p>
        </w:tc>
      </w:tr>
      <w:tr w14:paraId="7EB2215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8F213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71140D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E5200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62344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DA0126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27D90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7 </w:t>
            </w:r>
          </w:p>
        </w:tc>
      </w:tr>
      <w:tr w14:paraId="32564BF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E44A87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2H34O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CCD023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C5653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6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CFE5C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6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13F961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68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0A6B1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67 </w:t>
            </w:r>
          </w:p>
        </w:tc>
      </w:tr>
      <w:tr w14:paraId="1384F2A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85C58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5511FE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55C86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94BCF3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561E05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04299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637 </w:t>
            </w:r>
          </w:p>
        </w:tc>
      </w:tr>
      <w:tr w14:paraId="1EA0B53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2BAA9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8H36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343581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9002C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2FA1E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9E375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5DAB8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6 </w:t>
            </w:r>
          </w:p>
        </w:tc>
      </w:tr>
      <w:tr w14:paraId="754113A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00894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1C027D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C3C98E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AAB30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7ADBB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20E37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8 </w:t>
            </w:r>
          </w:p>
        </w:tc>
      </w:tr>
      <w:tr w14:paraId="4D9E284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2F2B0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904512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A3E886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1F164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D76263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421B7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8 </w:t>
            </w:r>
          </w:p>
        </w:tc>
      </w:tr>
      <w:tr w14:paraId="6AF927A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C8D72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9H40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383F77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54F2E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D04F8B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EB176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4035A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6 </w:t>
            </w:r>
          </w:p>
        </w:tc>
      </w:tr>
      <w:tr w14:paraId="286F61F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AC070F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22O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91CAD7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3CECE0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8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009A9A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8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D7BFEF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8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18C5DB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985 </w:t>
            </w:r>
          </w:p>
        </w:tc>
      </w:tr>
      <w:tr w14:paraId="79A0196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D862CD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2H46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FE89D7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4145C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9C1AB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77427D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4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4ADBD6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0 </w:t>
            </w:r>
          </w:p>
        </w:tc>
      </w:tr>
      <w:tr w14:paraId="0E0E3FD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C6DEA0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S8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A7B186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CEECD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0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D5153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1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45C3D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1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3E14C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08 </w:t>
            </w:r>
          </w:p>
        </w:tc>
      </w:tr>
      <w:tr w14:paraId="51063C5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46808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110B13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ABA152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483D8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13031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6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C8EB7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2 </w:t>
            </w:r>
          </w:p>
        </w:tc>
      </w:tr>
      <w:tr w14:paraId="356F11F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F985A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618DED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184CE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9D7FA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167322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5DB33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9 </w:t>
            </w:r>
          </w:p>
        </w:tc>
      </w:tr>
      <w:tr w14:paraId="6976464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948F4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D0963E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2D993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A2A5A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C057B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BD485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7 </w:t>
            </w:r>
          </w:p>
        </w:tc>
      </w:tr>
      <w:tr w14:paraId="249668D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C3B4B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E21DCE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83C54B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4DE56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4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98410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4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2E9A6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8 </w:t>
            </w:r>
          </w:p>
        </w:tc>
      </w:tr>
      <w:tr w14:paraId="6A4820A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92E86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2H18O4S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55B71D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B3586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39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5D5AF5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39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6E9A5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39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64AB0C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3.393 </w:t>
            </w:r>
          </w:p>
        </w:tc>
      </w:tr>
      <w:tr w14:paraId="397FE37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240041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F0096F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F4AD5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EB459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7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7E679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7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758D5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3 </w:t>
            </w:r>
          </w:p>
        </w:tc>
      </w:tr>
      <w:tr w14:paraId="45B3103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A21378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939105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9D72E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B4DA6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08F0C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1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070F1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17 </w:t>
            </w:r>
          </w:p>
        </w:tc>
      </w:tr>
      <w:tr w14:paraId="33FBB5A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96BE9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6H13N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8119EF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D5A19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5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7D02E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5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CD6B20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5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CA59B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0.757 </w:t>
            </w:r>
          </w:p>
        </w:tc>
      </w:tr>
      <w:tr w14:paraId="081467D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319953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2H46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CCC2F5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880893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47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A7AF56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7BCA6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8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3CDA06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54 </w:t>
            </w:r>
          </w:p>
        </w:tc>
      </w:tr>
      <w:tr w14:paraId="6FC5732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B84658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12H2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EBA97D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354E02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0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8D2E1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0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F6F7F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0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A4164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501 </w:t>
            </w:r>
          </w:p>
        </w:tc>
      </w:tr>
      <w:tr w14:paraId="2E707A3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65E795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1H4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33DBF9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5C9F8D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7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4081AE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F78C1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6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A9F636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82 </w:t>
            </w:r>
          </w:p>
        </w:tc>
      </w:tr>
      <w:tr w14:paraId="105DF8E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F0FE0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3H48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7114A5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F9BC1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26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1F30F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7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0E024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7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AC582C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733 </w:t>
            </w:r>
          </w:p>
        </w:tc>
      </w:tr>
      <w:tr w14:paraId="41E82BE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1B77C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7H56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A6B766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DA77FA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3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5D697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4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5EAC20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4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D4ECC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38 </w:t>
            </w:r>
          </w:p>
        </w:tc>
      </w:tr>
      <w:tr w14:paraId="5863E11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8C829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0H6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8AE216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90A74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4E157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2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340C5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2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B34EC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9 </w:t>
            </w:r>
          </w:p>
        </w:tc>
      </w:tr>
      <w:tr w14:paraId="1E346B9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13C26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20H40O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7754A1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0955C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B3C212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062283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D28BF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4 </w:t>
            </w:r>
          </w:p>
        </w:tc>
      </w:tr>
      <w:tr w14:paraId="5AFBA9C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B6E18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3H68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3D0BEE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D142C9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0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CA8A8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D4D25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8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AF1BB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5 </w:t>
            </w:r>
          </w:p>
        </w:tc>
      </w:tr>
      <w:tr w14:paraId="16E4487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70C2F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5H72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FF7847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61538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0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9B539C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443C3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57821C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07 </w:t>
            </w:r>
          </w:p>
        </w:tc>
      </w:tr>
      <w:tr w14:paraId="1520F8C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37FB6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6H74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F5FC68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70648A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0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EB5D4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8E684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10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9C037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07 </w:t>
            </w:r>
          </w:p>
        </w:tc>
      </w:tr>
      <w:tr w14:paraId="5539E1F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CFB5A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36H86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45AAB1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4EDC88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08E91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F952E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1A230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1 </w:t>
            </w:r>
          </w:p>
        </w:tc>
      </w:tr>
      <w:tr w14:paraId="1E398D8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98E6C6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44H90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07CB73D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3C7FB0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5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7A23A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B211B0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6E4863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2.661 </w:t>
            </w:r>
          </w:p>
        </w:tc>
      </w:tr>
      <w:tr w14:paraId="1AB6A7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1D2A0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CHCl3</w:t>
            </w:r>
          </w:p>
        </w:tc>
        <w:tc>
          <w:tcPr>
            <w:tcW w:w="1337" w:type="dxa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7A5200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6857C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7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A4839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8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B7912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8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303BA4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479 </w:t>
            </w:r>
          </w:p>
        </w:tc>
      </w:tr>
      <w:tr w14:paraId="25A75B4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F14762C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E1</w:t>
            </w:r>
          </w:p>
        </w:tc>
        <w:tc>
          <w:tcPr>
            <w:tcW w:w="1337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605F6CE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Zhang et al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instrText xml:space="preserve"> ADDIN EN.CITE &lt;EndNote&gt;&lt;Cite&gt;&lt;Author&gt;Yongli&lt;/Author&gt;&lt;Year&gt;2016&lt;/Year&gt;&lt;RecNum&gt;1548&lt;/RecNum&gt;&lt;DisplayText&gt;&lt;style face="superscript"&gt;2&lt;/style&gt;&lt;/DisplayText&gt;&lt;record&gt;&lt;rec-number&gt;1548&lt;/rec-number&gt;&lt;foreign-keys&gt;&lt;key app="EN" db-id="0p9t0zp5xwwt5xes22pxxevxds59pftsvfes" timestamp="1738905610"&gt;1548&lt;/key&gt;&lt;/foreign-keys&gt;&lt;ref-type name="Journal Article"&gt;17&lt;/ref-type&gt;&lt;contributors&gt;&lt;authors&gt;&lt;author&gt;Yongli,Zhang&lt;/author&gt;&lt;author&gt;Dashan,Liang&lt;/author&gt;&lt;author&gt;Hongguang,Guo&lt;/author&gt;&lt;author&gt;Jing Zhang&lt;/author&gt;&lt;author&gt;Qingguo,Wang&lt;/author&gt;&lt;/authors&gt;&lt;/contributors&gt;&lt;auth-address&gt;Sichuan University, School of Architecture and Environment.&lt;/auth-address&gt;&lt;titles&gt;&lt;title&gt;Characterization of the distribution of typical estrogens in Minjiang and Tuojiang river basins during periods of high water availability&lt;/title&gt;&lt;secondary-title&gt;China Rural Water Conservancy and Hydropower&lt;/secondary-title&gt;&lt;/titles&gt;&lt;periodical&gt;&lt;full-title&gt;China Rural Water Conservancy and Hydropower&lt;/full-title&gt;&lt;/periodical&gt;&lt;pages&gt;34-37+42&lt;/pages&gt;&lt;number&gt;07&lt;/number&gt;&lt;dates&gt;&lt;year&gt;2016&lt;/year&gt;&lt;/dates&gt;&lt;isbn&gt;1007-2284&lt;/isbn&gt;&lt;call-num&gt;42-1419/TV&lt;/call-num&gt;&lt;urls&gt;&lt;related-urls&gt;&lt;url&gt;https://kns.cnki.net/kcms2/article/abstract?v=JtACmXrF272ELG_IRAsT6e2xIynsiPGnGfHy54mulcOpBhWc5KPp7umAPjiuTfp2S9InN8UrUGxxd4nAg4jpdG7UbpZcMOkmRW7riEplWEgD-6n1831g5kJ7mXBMjjtHPwGiMU0ECR9yV5_928q_AC99DrHHH8DPNSKZ_3Mw92fjJIShsx-8RPcy6ZIZS5GFzAcLsrM8t7o=&amp;amp;uniplatform=NZKPT&amp;amp;language=CHS&lt;/url&gt;&lt;/related-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t>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end"/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62EF0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.47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53736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.47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54B9A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.47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7814D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6.479 </w:t>
            </w:r>
          </w:p>
        </w:tc>
      </w:tr>
      <w:tr w14:paraId="1D1D392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D8F7A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BP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BD2734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5B75E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1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720BF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2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D98D93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2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A57CF2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019 </w:t>
            </w:r>
          </w:p>
        </w:tc>
      </w:tr>
      <w:tr w14:paraId="3B54118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09BAC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NP</w:t>
            </w:r>
          </w:p>
        </w:tc>
        <w:tc>
          <w:tcPr>
            <w:tcW w:w="1337" w:type="dxa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92C616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5BA57A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0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4C0BC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A3241A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90A61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210 </w:t>
            </w:r>
          </w:p>
        </w:tc>
      </w:tr>
      <w:tr w14:paraId="25EEFF1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A03758D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BA</w:t>
            </w:r>
          </w:p>
        </w:tc>
        <w:tc>
          <w:tcPr>
            <w:tcW w:w="1337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077F934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Fang et al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instrText xml:space="preserve"> ADDIN EN.CITE &lt;EndNote&gt;&lt;Cite&gt;&lt;Author&gt;Fang&lt;/Author&gt;&lt;Year&gt;2019&lt;/Year&gt;&lt;RecNum&gt;1553&lt;/RecNum&gt;&lt;DisplayText&gt;&lt;style face="superscript"&gt;3&lt;/style&gt;&lt;/DisplayText&gt;&lt;record&gt;&lt;rec-number&gt;1553&lt;/rec-number&gt;&lt;foreign-keys&gt;&lt;key app="EN" db-id="0p9t0zp5xwwt5xes22pxxevxds59pftsvfes" timestamp="1738905911"&gt;1553&lt;/key&gt;&lt;/foreign-keys&gt;&lt;ref-type name="Journal Article"&gt;17&lt;/ref-type&gt;&lt;contributors&gt;&lt;authors&gt;&lt;author&gt;Shuhong Fang&lt;/author&gt;&lt;author&gt;Cheng Li&lt;/author&gt;&lt;author&gt;Yuxia Bian&lt;/author&gt;&lt;author&gt;Di Wang&lt;/author&gt;&lt;author&gt;Yunqing Hao&lt;/author&gt;&lt;author&gt;Honglin Yin&lt;/author&gt;&lt;author&gt;Jing Sun&lt;/author&gt;&lt;/authors&gt;&lt;/contributors&gt;&lt;titles&gt;&lt;title&gt;Pollution Characteristics and Emission Fluxes of Perfluorinated Compounds in Minjiang River Basin&lt;/title&gt;&lt;secondary-title&gt;China Environmental Science&lt;/secondary-title&gt;&lt;/titles&gt;&lt;periodical&gt;&lt;full-title&gt;China Environmental Science&lt;/full-title&gt;&lt;/periodical&gt;&lt;pages&gt;2983-2989&lt;/pages&gt;&lt;volume&gt;39&lt;/volume&gt;&lt;number&gt;07&lt;/number&gt;&lt;dates&gt;&lt;year&gt;2019&lt;/year&gt;&lt;/dates&gt;&lt;isbn&gt;1000-6923&lt;/isbn&gt;&lt;call-num&gt;11-2201/X&lt;/call-num&gt;&lt;urls&gt;&lt;related-urls&gt;&lt;url&gt;https://link.cnki.net/doi/10.19674/j.cnki.issn1000-6923.2019.0352&lt;/url&gt;&lt;/related-urls&gt;&lt;/urls&gt;&lt;electronic-resource-num&gt;10.19674/j.cnki.issn1000-6923.2019.0352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vertAlign w:val="superscript"/>
                <w:lang w:bidi="ar"/>
              </w:rPr>
              <w:t>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fldChar w:fldCharType="end"/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EABDF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210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2B1E0C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21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98A5A32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214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7CFA72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213 </w:t>
            </w:r>
          </w:p>
        </w:tc>
      </w:tr>
      <w:tr w14:paraId="5A25D41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E9606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Pe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466925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0ED41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411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94FFF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41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0D808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41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60648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4.413 </w:t>
            </w:r>
          </w:p>
        </w:tc>
      </w:tr>
      <w:tr w14:paraId="13E829E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768165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Hx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B33CA6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3E212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5.36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0A96C2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5.36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22909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5.364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A8A7D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5.364 </w:t>
            </w:r>
          </w:p>
        </w:tc>
      </w:tr>
      <w:tr w14:paraId="03A28D5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972EC7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Hp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1605E0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D195FC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.22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D19D3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.22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D8DDA6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.22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9347CF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7.225 </w:t>
            </w:r>
          </w:p>
        </w:tc>
      </w:tr>
      <w:tr w14:paraId="2AD69CF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ECE8E8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O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61947C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C2434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56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5B461C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569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36A11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569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3C054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569 </w:t>
            </w:r>
          </w:p>
        </w:tc>
      </w:tr>
      <w:tr w14:paraId="0225709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116F7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N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3A2AFF4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3E0A00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3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690EE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35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2B8D8B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35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6CD55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35 </w:t>
            </w:r>
          </w:p>
        </w:tc>
      </w:tr>
      <w:tr w14:paraId="122280D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3C7488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D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D979B4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20FDD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69C12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804AD8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4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244231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4 </w:t>
            </w:r>
          </w:p>
        </w:tc>
      </w:tr>
      <w:tr w14:paraId="5362BC8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E41ED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UnD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6B5540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61F4F4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1B42B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1D2DFA9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4000933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73 </w:t>
            </w:r>
          </w:p>
        </w:tc>
      </w:tr>
      <w:tr w14:paraId="6542F66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5024C7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DoDA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1541B6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22C3E9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4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E7036A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4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471AE9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44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78D8BCF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3.044 </w:t>
            </w:r>
          </w:p>
        </w:tc>
      </w:tr>
      <w:tr w14:paraId="13BCE3D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E9647A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BS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8E97A7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B8A27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388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59A29D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39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E6D6C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394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088FF2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392 </w:t>
            </w:r>
          </w:p>
        </w:tc>
      </w:tr>
      <w:tr w14:paraId="7C63D19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B4294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HxS</w:t>
            </w:r>
          </w:p>
        </w:tc>
        <w:tc>
          <w:tcPr>
            <w:tcW w:w="1337" w:type="dxa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6EBC49E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B1D01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647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88D0E9B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652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7F2563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652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944835E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9.650 </w:t>
            </w:r>
          </w:p>
        </w:tc>
      </w:tr>
      <w:tr w14:paraId="45A740A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13761C1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OS</w:t>
            </w:r>
          </w:p>
        </w:tc>
        <w:tc>
          <w:tcPr>
            <w:tcW w:w="1337" w:type="dxa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AC8264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9A7547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74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380080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83 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1FF23A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83 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02402D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.580 </w:t>
            </w:r>
          </w:p>
        </w:tc>
      </w:tr>
      <w:tr w14:paraId="4A97CC0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28" w:type="dxa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506DDEF8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Cs w:val="21"/>
                <w:lang w:bidi="ar"/>
              </w:rPr>
              <w:t>PFDS</w:t>
            </w:r>
          </w:p>
        </w:tc>
        <w:tc>
          <w:tcPr>
            <w:tcW w:w="1337" w:type="dxa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center"/>
          </w:tcPr>
          <w:p w14:paraId="15BC824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Cs w:val="21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670BE798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2.206 </w:t>
            </w:r>
          </w:p>
        </w:tc>
        <w:tc>
          <w:tcPr>
            <w:tcW w:w="1387" w:type="dxa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2353DDE1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sz w:val="21"/>
                <w:szCs w:val="21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2.211 </w:t>
            </w:r>
          </w:p>
        </w:tc>
        <w:tc>
          <w:tcPr>
            <w:tcW w:w="1387" w:type="dxa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5F9A0D9C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2.211 </w:t>
            </w:r>
          </w:p>
        </w:tc>
        <w:tc>
          <w:tcPr>
            <w:tcW w:w="1390" w:type="dxa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FFFFFF"/>
            <w:noWrap/>
            <w:vAlign w:val="bottom"/>
          </w:tcPr>
          <w:p w14:paraId="447DC1D5"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1"/>
                <w:szCs w:val="21"/>
                <w:u w:val="none"/>
                <w:lang w:val="en-US" w:eastAsia="zh-CN" w:bidi="ar"/>
              </w:rPr>
              <w:t xml:space="preserve">12.209 </w:t>
            </w:r>
          </w:p>
        </w:tc>
      </w:tr>
    </w:tbl>
    <w:p w14:paraId="0079DD0C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6723A983">
      <w:pPr>
        <w:spacing w:after="156" w:afterLines="50"/>
        <w:rPr>
          <w:rFonts w:ascii="Times New Roman" w:hAnsi="Times New Roman" w:eastAsia="宋体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7</w:t>
      </w:r>
      <w:r>
        <w:rPr>
          <w:rFonts w:ascii="Times New Roman" w:hAnsi="Times New Roman" w:cs="Times New Roman"/>
          <w:sz w:val="24"/>
          <w:szCs w:val="24"/>
        </w:rPr>
        <w:t>. Environmental concentration of pollutants in</w:t>
      </w:r>
      <w:r>
        <w:rPr>
          <w:rFonts w:ascii="Times New Roman" w:hAnsi="Times New Roman" w:cs="Times New Roman"/>
          <w:i w:val="0"/>
          <w:iCs w:val="0"/>
          <w:sz w:val="24"/>
        </w:rPr>
        <w:t xml:space="preserve"> </w:t>
      </w:r>
      <w:r>
        <w:rPr>
          <w:rFonts w:hint="eastAsia" w:ascii="Times New Roman" w:hAnsi="Times New Roman" w:cs="Times New Roman"/>
          <w:i w:val="0"/>
          <w:iCs w:val="0"/>
          <w:sz w:val="24"/>
          <w:lang w:val="en-US" w:eastAsia="zh-CN"/>
        </w:rPr>
        <w:t>h</w:t>
      </w:r>
      <w:r>
        <w:rPr>
          <w:rFonts w:ascii="Times New Roman" w:hAnsi="Times New Roman" w:cs="Times New Roman"/>
          <w:sz w:val="24"/>
        </w:rPr>
        <w:t>abitat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eastAsia="宋体" w:cs="Times New Roman"/>
          <w:i/>
          <w:iCs/>
          <w:sz w:val="24"/>
          <w:szCs w:val="24"/>
        </w:rPr>
        <w:t>Gobiocypris rarus</w:t>
      </w:r>
      <w:r>
        <w:rPr>
          <w:rFonts w:ascii="Times New Roman" w:hAnsi="Times New Roman" w:eastAsia="宋体" w:cs="Times New Roman"/>
          <w:sz w:val="24"/>
          <w:szCs w:val="24"/>
        </w:rPr>
        <w:t>.</w:t>
      </w:r>
    </w:p>
    <w:tbl>
      <w:tblPr>
        <w:tblStyle w:val="7"/>
        <w:tblW w:w="4998" w:type="pct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604"/>
        <w:gridCol w:w="3188"/>
        <w:gridCol w:w="2721"/>
      </w:tblGrid>
      <w:tr w14:paraId="643C2E4F">
        <w:trPr>
          <w:trHeight w:val="288" w:hRule="atLeast"/>
        </w:trPr>
        <w:tc>
          <w:tcPr>
            <w:tcW w:w="1529" w:type="pct"/>
            <w:tcBorders>
              <w:top w:val="single" w:color="000000" w:sz="12" w:space="0"/>
              <w:left w:val="nil"/>
              <w:bottom w:val="single" w:color="000000" w:sz="4" w:space="0"/>
              <w:right w:val="nil"/>
              <w:tl2br w:val="nil"/>
            </w:tcBorders>
            <w:shd w:val="clear" w:color="auto" w:fill="FFFFFF"/>
            <w:noWrap/>
            <w:vAlign w:val="bottom"/>
          </w:tcPr>
          <w:p w14:paraId="2139171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Chemical</w:t>
            </w:r>
          </w:p>
        </w:tc>
        <w:tc>
          <w:tcPr>
            <w:tcW w:w="1872" w:type="pct"/>
            <w:tcBorders>
              <w:top w:val="single" w:color="000000" w:sz="12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6D0EDE1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Concentration.(ng/L)</w:t>
            </w:r>
          </w:p>
        </w:tc>
        <w:tc>
          <w:tcPr>
            <w:tcW w:w="1598" w:type="pct"/>
            <w:tcBorders>
              <w:top w:val="single" w:color="000000" w:sz="12" w:space="0"/>
              <w:left w:val="nil"/>
              <w:bottom w:val="single" w:color="000000" w:sz="4" w:space="0"/>
              <w:right w:val="nil"/>
            </w:tcBorders>
            <w:shd w:val="clear" w:color="auto" w:fill="FFFFFF"/>
            <w:noWrap/>
            <w:vAlign w:val="center"/>
          </w:tcPr>
          <w:p w14:paraId="4157B0B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Reference</w:t>
            </w:r>
          </w:p>
        </w:tc>
      </w:tr>
      <w:tr w14:paraId="16FB38D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83DA3E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BA</w:t>
            </w:r>
          </w:p>
        </w:tc>
        <w:tc>
          <w:tcPr>
            <w:tcW w:w="1872" w:type="pct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A496D1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8.33</w:t>
            </w:r>
          </w:p>
        </w:tc>
        <w:tc>
          <w:tcPr>
            <w:tcW w:w="1598" w:type="pct"/>
            <w:vMerge w:val="restart"/>
            <w:tcBorders>
              <w:top w:val="single" w:color="000000" w:sz="4" w:space="0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443699A4">
            <w:pPr>
              <w:widowControl/>
              <w:jc w:val="center"/>
              <w:textAlignment w:val="center"/>
              <w:rPr>
                <w:rFonts w:hint="eastAsia" w:ascii="Times New Roman" w:hAnsi="Times New Roman" w:eastAsia="宋体" w:cs="Times New Roman"/>
                <w:color w:val="000000"/>
                <w:sz w:val="22"/>
                <w:szCs w:val="22"/>
                <w:highlight w:val="none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val="en-US" w:eastAsia="zh-CN" w:bidi="ar"/>
              </w:rPr>
              <w:t>Feng et al.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instrText xml:space="preserve"> ADDIN EN.CITE &lt;EndNote&gt;&lt;Cite&gt;&lt;Author&gt;Fang&lt;/Author&gt;&lt;Year&gt;2019&lt;/Year&gt;&lt;RecNum&gt;1553&lt;/RecNum&gt;&lt;DisplayText&gt;&lt;style face="superscript"&gt;3&lt;/style&gt;&lt;/DisplayText&gt;&lt;record&gt;&lt;rec-number&gt;1553&lt;/rec-number&gt;&lt;foreign-keys&gt;&lt;key app="EN" db-id="0p9t0zp5xwwt5xes22pxxevxds59pftsvfes" timestamp="1738905911"&gt;1553&lt;/key&gt;&lt;/foreign-keys&gt;&lt;ref-type name="Journal Article"&gt;17&lt;/ref-type&gt;&lt;contributors&gt;&lt;authors&gt;&lt;author&gt;Shuhong Fang&lt;/author&gt;&lt;author&gt;Cheng Li&lt;/author&gt;&lt;author&gt;Yuxia Bian&lt;/author&gt;&lt;author&gt;Di Wang&lt;/author&gt;&lt;author&gt;Yunqing Hao&lt;/author&gt;&lt;author&gt;Honglin Yin&lt;/author&gt;&lt;author&gt;Jing Sun&lt;/author&gt;&lt;/authors&gt;&lt;/contributors&gt;&lt;titles&gt;&lt;title&gt;Pollution Characteristics and Emission Fluxes of Perfluorinated Compounds in Minjiang River Basin&lt;/title&gt;&lt;secondary-title&gt;China Environmental Science&lt;/secondary-title&gt;&lt;/titles&gt;&lt;periodical&gt;&lt;full-title&gt;China Environmental Science&lt;/full-title&gt;&lt;/periodical&gt;&lt;pages&gt;2983-2989&lt;/pages&gt;&lt;volume&gt;39&lt;/volume&gt;&lt;number&gt;07&lt;/number&gt;&lt;dates&gt;&lt;year&gt;2019&lt;/year&gt;&lt;/dates&gt;&lt;isbn&gt;1000-6923&lt;/isbn&gt;&lt;call-num&gt;11-2201/X&lt;/call-num&gt;&lt;urls&gt;&lt;related-urls&gt;&lt;url&gt;https://link.cnki.net/doi/10.19674/j.cnki.issn1000-6923.2019.0352&lt;/url&gt;&lt;/related-urls&gt;&lt;/urls&gt;&lt;electronic-resource-num&gt;10.19674/j.cnki.issn1000-6923.2019.0352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t>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fldChar w:fldCharType="end"/>
            </w:r>
          </w:p>
        </w:tc>
      </w:tr>
      <w:tr w14:paraId="64379B1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E368CDB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Pe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49421D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07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6A37753">
            <w:pPr>
              <w:widowControl/>
              <w:jc w:val="center"/>
              <w:textAlignment w:val="center"/>
              <w:rPr>
                <w:rFonts w:hint="eastAsia"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66D1248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435AD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Hx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D49CBF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17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37ADD6B">
            <w:pPr>
              <w:widowControl/>
              <w:jc w:val="center"/>
              <w:textAlignment w:val="center"/>
              <w:rPr>
                <w:rFonts w:hint="eastAsia"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7DC41E9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9A660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Hp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C07B2F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27</w:t>
            </w:r>
          </w:p>
        </w:tc>
        <w:tc>
          <w:tcPr>
            <w:tcW w:w="1598" w:type="pct"/>
            <w:vMerge w:val="continue"/>
            <w:tcBorders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E1457E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683B364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C11AD72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O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2D51C9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3764</w:t>
            </w:r>
          </w:p>
        </w:tc>
        <w:tc>
          <w:tcPr>
            <w:tcW w:w="15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53707A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val="en-US" w:eastAsia="zh-CN" w:bidi="ar"/>
              </w:rPr>
              <w:t>Song et al.</w:t>
            </w:r>
            <w:r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  <w:vertAlign w:val="superscript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  <w:vertAlign w:val="superscript"/>
              </w:rPr>
              <w:instrText xml:space="preserve"> ADDIN EN.CITE &lt;EndNote&gt;&lt;Cite&gt;&lt;Author&gt;Song&lt;/Author&gt;&lt;Year&gt;2022&lt;/Year&gt;&lt;RecNum&gt;1555&lt;/RecNum&gt;&lt;DisplayText&gt;&lt;style face="superscript"&gt;4&lt;/style&gt;&lt;/DisplayText&gt;&lt;record&gt;&lt;rec-number&gt;1555&lt;/rec-number&gt;&lt;foreign-keys&gt;&lt;key app="EN" db-id="0p9t0zp5xwwt5xes22pxxevxds59pftsvfes" timestamp="1738906148"&gt;1555&lt;/key&gt;&lt;/foreign-keys&gt;&lt;ref-type name="Journal Article"&gt;17&lt;/ref-type&gt;&lt;contributors&gt;&lt;authors&gt;&lt;author&gt;Jiaojiao Song&lt;/author&gt;&lt;author&gt;Yimei Wang&lt;/author&gt;&lt;author&gt;Jing Sun&lt;/author&gt;&lt;author&gt;Shuhong Fang&lt;/author&gt;&lt;/authors&gt;&lt;/contributors&gt;&lt;titles&gt;&lt;title&gt;Characterization of typical and emerging perfluorinated/polyfluorinated compounds (PFCs) in the Tuojiang River Basin and their source analysis&lt;/title&gt;&lt;secondary-title&gt;Environmental Science&lt;/secondary-title&gt;&lt;/titles&gt;&lt;periodical&gt;&lt;full-title&gt;Environmental Science&lt;/full-title&gt;&lt;/periodical&gt;&lt;pages&gt;4522-4531&lt;/pages&gt;&lt;volume&gt;43&lt;/volume&gt;&lt;number&gt;09&lt;/number&gt;&lt;dates&gt;&lt;year&gt;2022&lt;/year&gt;&lt;/dates&gt;&lt;isbn&gt;0250-3301&lt;/isbn&gt;&lt;call-num&gt;11-1895/X&lt;/call-num&gt;&lt;urls&gt;&lt;related-urls&gt;&lt;url&gt;https://link.cnki.net/doi/10.13227/j.hjkx.202112227&lt;/url&gt;&lt;/related-urls&gt;&lt;/urls&gt;&lt;electronic-resource-num&gt;10.13227/j.hjkx.202112227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  <w:vertAlign w:val="superscript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  <w:vertAlign w:val="superscript"/>
              </w:rPr>
              <w:t>4</w:t>
            </w:r>
            <w:r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  <w:vertAlign w:val="superscript"/>
              </w:rPr>
              <w:fldChar w:fldCharType="end"/>
            </w:r>
          </w:p>
        </w:tc>
      </w:tr>
      <w:tr w14:paraId="2EDAC17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605279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N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6CF774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05</w:t>
            </w:r>
          </w:p>
        </w:tc>
        <w:tc>
          <w:tcPr>
            <w:tcW w:w="1598" w:type="pct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7A98BC74">
            <w:pPr>
              <w:widowControl/>
              <w:jc w:val="center"/>
              <w:textAlignment w:val="center"/>
              <w:rPr>
                <w:rFonts w:hint="eastAsia" w:ascii="Times New Roman" w:hAnsi="Times New Roman" w:eastAsia="宋体" w:cs="Times New Roman"/>
                <w:color w:val="000000"/>
                <w:kern w:val="2"/>
                <w:sz w:val="22"/>
                <w:szCs w:val="22"/>
                <w:highlight w:val="none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val="en-US" w:eastAsia="zh-CN" w:bidi="ar"/>
              </w:rPr>
              <w:t>Feng et al.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instrText xml:space="preserve"> ADDIN EN.CITE &lt;EndNote&gt;&lt;Cite&gt;&lt;Author&gt;Fang&lt;/Author&gt;&lt;Year&gt;2019&lt;/Year&gt;&lt;RecNum&gt;1553&lt;/RecNum&gt;&lt;DisplayText&gt;&lt;style face="superscript"&gt;3&lt;/style&gt;&lt;/DisplayText&gt;&lt;record&gt;&lt;rec-number&gt;1553&lt;/rec-number&gt;&lt;foreign-keys&gt;&lt;key app="EN" db-id="0p9t0zp5xwwt5xes22pxxevxds59pftsvfes" timestamp="1738905911"&gt;1553&lt;/key&gt;&lt;/foreign-keys&gt;&lt;ref-type name="Journal Article"&gt;17&lt;/ref-type&gt;&lt;contributors&gt;&lt;authors&gt;&lt;author&gt;Shuhong Fang&lt;/author&gt;&lt;author&gt;Cheng Li&lt;/author&gt;&lt;author&gt;Yuxia Bian&lt;/author&gt;&lt;author&gt;Di Wang&lt;/author&gt;&lt;author&gt;Yunqing Hao&lt;/author&gt;&lt;author&gt;Honglin Yin&lt;/author&gt;&lt;author&gt;Jing Sun&lt;/author&gt;&lt;/authors&gt;&lt;/contributors&gt;&lt;titles&gt;&lt;title&gt;Pollution Characteristics and Emission Fluxes of Perfluorinated Compounds in Minjiang River Basin&lt;/title&gt;&lt;secondary-title&gt;China Environmental Science&lt;/secondary-title&gt;&lt;/titles&gt;&lt;periodical&gt;&lt;full-title&gt;China Environmental Science&lt;/full-title&gt;&lt;/periodical&gt;&lt;pages&gt;2983-2989&lt;/pages&gt;&lt;volume&gt;39&lt;/volume&gt;&lt;number&gt;07&lt;/number&gt;&lt;dates&gt;&lt;year&gt;2019&lt;/year&gt;&lt;/dates&gt;&lt;isbn&gt;1000-6923&lt;/isbn&gt;&lt;call-num&gt;11-2201/X&lt;/call-num&gt;&lt;urls&gt;&lt;related-urls&gt;&lt;url&gt;https://link.cnki.net/doi/10.19674/j.cnki.issn1000-6923.2019.0352&lt;/url&gt;&lt;/related-urls&gt;&lt;/urls&gt;&lt;electronic-resource-num&gt;10.19674/j.cnki.issn1000-6923.2019.0352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t>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vertAlign w:val="superscript"/>
                <w:lang w:bidi="ar"/>
              </w:rPr>
              <w:fldChar w:fldCharType="end"/>
            </w:r>
          </w:p>
        </w:tc>
      </w:tr>
      <w:tr w14:paraId="28B0A3C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884036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D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A208BE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04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51A7D33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494FA18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6F5863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DoDA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8A30B9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13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23A63EE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0A6F2DC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BFB4DE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BS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641136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04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79FE823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42FABCF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63FEE4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HxS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6C54EE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01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4D985ED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42132B0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7A5295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OS</w:t>
            </w:r>
          </w:p>
        </w:tc>
        <w:tc>
          <w:tcPr>
            <w:tcW w:w="187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45815D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2.49</w:t>
            </w:r>
          </w:p>
        </w:tc>
        <w:tc>
          <w:tcPr>
            <w:tcW w:w="1598" w:type="pct"/>
            <w:vMerge w:val="continue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14:paraId="147A222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  <w:tr w14:paraId="1672236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529" w:type="pct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noWrap/>
            <w:vAlign w:val="bottom"/>
          </w:tcPr>
          <w:p w14:paraId="71CB3D20">
            <w:pPr>
              <w:widowControl/>
              <w:jc w:val="center"/>
              <w:textAlignment w:val="bottom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PFDS</w:t>
            </w:r>
          </w:p>
        </w:tc>
        <w:tc>
          <w:tcPr>
            <w:tcW w:w="1872" w:type="pct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noWrap/>
            <w:vAlign w:val="center"/>
          </w:tcPr>
          <w:p w14:paraId="453080B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highlight w:val="none"/>
                <w:lang w:bidi="ar"/>
              </w:rPr>
              <w:t>0.03</w:t>
            </w:r>
          </w:p>
        </w:tc>
        <w:tc>
          <w:tcPr>
            <w:tcW w:w="1598" w:type="pct"/>
            <w:vMerge w:val="continue"/>
            <w:tcBorders>
              <w:left w:val="nil"/>
              <w:bottom w:val="single" w:color="000000" w:sz="12" w:space="0"/>
              <w:right w:val="nil"/>
            </w:tcBorders>
            <w:shd w:val="clear" w:color="auto" w:fill="FFFFFF"/>
            <w:noWrap/>
            <w:vAlign w:val="center"/>
          </w:tcPr>
          <w:p w14:paraId="416177F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  <w:highlight w:val="none"/>
              </w:rPr>
            </w:pPr>
          </w:p>
        </w:tc>
      </w:tr>
    </w:tbl>
    <w:p w14:paraId="5A0A3FEC">
      <w:pPr>
        <w:rPr>
          <w:rFonts w:ascii="Times New Roman" w:hAnsi="Times New Roman" w:cs="Times New Roman"/>
        </w:rPr>
      </w:pPr>
    </w:p>
    <w:p w14:paraId="667C1B0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076CC62">
      <w:pPr>
        <w:rPr>
          <w:rFonts w:ascii="Times New Roman" w:hAnsi="Times New Roman" w:cs="Times New Roman"/>
          <w:b/>
          <w:bCs/>
          <w:sz w:val="24"/>
          <w:szCs w:val="32"/>
        </w:rPr>
      </w:pPr>
      <w:r>
        <w:rPr>
          <w:rFonts w:ascii="Times New Roman" w:hAnsi="Times New Roman" w:eastAsia="宋体" w:cs="Times New Roman"/>
          <w:b/>
          <w:bCs/>
          <w:color w:val="000000"/>
          <w:kern w:val="0"/>
          <w:sz w:val="28"/>
          <w:szCs w:val="28"/>
          <w:lang w:bidi="ar"/>
        </w:rPr>
        <w:t>Reference</w:t>
      </w:r>
      <w:r>
        <w:rPr>
          <w:rFonts w:hint="eastAsia" w:ascii="Times New Roman" w:hAnsi="Times New Roman" w:eastAsia="宋体" w:cs="Times New Roman"/>
          <w:b/>
          <w:bCs/>
          <w:color w:val="000000"/>
          <w:kern w:val="0"/>
          <w:sz w:val="28"/>
          <w:szCs w:val="28"/>
          <w:lang w:bidi="ar"/>
        </w:rPr>
        <w:t>s</w:t>
      </w:r>
    </w:p>
    <w:p w14:paraId="4BF714D9">
      <w:pPr>
        <w:pStyle w:val="21"/>
        <w:rPr>
          <w:rFonts w:hint="default" w:ascii="Times New Roman" w:hAnsi="Times New Roman" w:cs="Times New Roman" w:eastAsiaTheme="minorEastAsia"/>
          <w:b w:val="0"/>
          <w:bCs w:val="0"/>
          <w:highlight w:val="none"/>
          <w:lang w:val="en-US" w:eastAsia="zh-CN"/>
        </w:rPr>
      </w:pPr>
      <w:r>
        <w:rPr>
          <w:rFonts w:ascii="Times New Roman" w:hAnsi="Times New Roman" w:cs="Times New Roman"/>
          <w:b w:val="0"/>
          <w:bCs w:val="0"/>
          <w:sz w:val="21"/>
          <w:szCs w:val="21"/>
          <w:highlight w:val="none"/>
        </w:rPr>
        <w:fldChar w:fldCharType="begin"/>
      </w:r>
      <w:r>
        <w:rPr>
          <w:rFonts w:ascii="Times New Roman" w:hAnsi="Times New Roman" w:cs="Times New Roman"/>
          <w:b w:val="0"/>
          <w:bCs w:val="0"/>
          <w:sz w:val="21"/>
          <w:szCs w:val="21"/>
          <w:highlight w:val="none"/>
        </w:rPr>
        <w:instrText xml:space="preserve"> ADDIN EN.REFLIST </w:instrText>
      </w:r>
      <w:r>
        <w:rPr>
          <w:rFonts w:ascii="Times New Roman" w:hAnsi="Times New Roman" w:cs="Times New Roman"/>
          <w:b w:val="0"/>
          <w:bCs w:val="0"/>
          <w:sz w:val="21"/>
          <w:szCs w:val="21"/>
          <w:highlight w:val="none"/>
        </w:rPr>
        <w:fldChar w:fldCharType="separate"/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(1)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Ji, 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D.;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Zhang, 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D;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Zhuang, </w:t>
      </w:r>
      <w:r>
        <w:rPr>
          <w:rFonts w:ascii="Times New Roman" w:hAnsi="Times New Roman" w:cs="Times New Roman"/>
          <w:b w:val="0"/>
          <w:bCs w:val="0"/>
          <w:highlight w:val="none"/>
        </w:rPr>
        <w:t>Y. 2000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. Qualitative Analysis of Organic Pollutants in the Tuojiang River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.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 xml:space="preserve">Journal of </w:t>
      </w:r>
      <w:r>
        <w:rPr>
          <w:rFonts w:hint="eastAsia" w:ascii="Times New Roman" w:hAnsi="Times New Roman" w:cs="Times New Roman"/>
          <w:b w:val="0"/>
          <w:bCs w:val="0"/>
          <w:i/>
          <w:highlight w:val="none"/>
          <w:lang w:val="en-US" w:eastAsia="zh-CN"/>
        </w:rPr>
        <w:t xml:space="preserve">Chinese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>Mass Spectrometry</w:t>
      </w:r>
      <w:r>
        <w:rPr>
          <w:rFonts w:hint="eastAsia" w:ascii="Times New Roman" w:hAnsi="Times New Roman" w:cs="Times New Roman"/>
          <w:b w:val="0"/>
          <w:bCs w:val="0"/>
          <w:i/>
          <w:highlight w:val="none"/>
          <w:lang w:val="en-US" w:eastAsia="zh-CN"/>
        </w:rPr>
        <w:t xml:space="preserve"> Society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21</w:t>
      </w:r>
      <w:r>
        <w:rPr>
          <w:rFonts w:ascii="Times New Roman" w:hAnsi="Times New Roman" w:cs="Times New Roman"/>
          <w:b w:val="0"/>
          <w:bCs w:val="0"/>
          <w:highlight w:val="none"/>
        </w:rPr>
        <w:t>(Z1), 41-42.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 (In Chinese)</w:t>
      </w:r>
    </w:p>
    <w:p w14:paraId="147EC5A3">
      <w:pPr>
        <w:pStyle w:val="21"/>
        <w:rPr>
          <w:rFonts w:hint="eastAsia" w:ascii="Times New Roman" w:hAnsi="Times New Roman" w:cs="Times New Roman" w:eastAsiaTheme="minorEastAsia"/>
          <w:b w:val="0"/>
          <w:bCs w:val="0"/>
          <w:highlight w:val="none"/>
          <w:lang w:val="en-US" w:eastAsia="zh-CN"/>
        </w:rPr>
      </w:pPr>
      <w:r>
        <w:rPr>
          <w:rFonts w:ascii="Times New Roman" w:hAnsi="Times New Roman" w:cs="Times New Roman"/>
          <w:b w:val="0"/>
          <w:bCs w:val="0"/>
          <w:highlight w:val="none"/>
        </w:rPr>
        <w:t xml:space="preserve">(2)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Zhang, </w:t>
      </w:r>
      <w:r>
        <w:rPr>
          <w:rFonts w:ascii="Times New Roman" w:hAnsi="Times New Roman" w:cs="Times New Roman"/>
          <w:b w:val="0"/>
          <w:bCs w:val="0"/>
          <w:highlight w:val="none"/>
        </w:rPr>
        <w:t>Y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.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;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Liang, 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D.;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Guo </w:t>
      </w:r>
      <w:r>
        <w:rPr>
          <w:rFonts w:ascii="Times New Roman" w:hAnsi="Times New Roman" w:cs="Times New Roman"/>
          <w:b w:val="0"/>
          <w:bCs w:val="0"/>
          <w:highlight w:val="none"/>
        </w:rPr>
        <w:t>H.; Zhang, J.; W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ang </w:t>
      </w:r>
      <w:r>
        <w:rPr>
          <w:rFonts w:ascii="Times New Roman" w:hAnsi="Times New Roman" w:cs="Times New Roman"/>
          <w:b w:val="0"/>
          <w:bCs w:val="0"/>
          <w:highlight w:val="none"/>
        </w:rPr>
        <w:t>Q. 2016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. 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Characterization of the distribution of typical estrogens in Minjiang and Tuojiang river basins during periods of high water availability.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 xml:space="preserve">China Rural Water Conservancy and Hydropower </w:t>
      </w:r>
      <w:r>
        <w:rPr>
          <w:rFonts w:ascii="Times New Roman" w:hAnsi="Times New Roman" w:cs="Times New Roman"/>
          <w:b w:val="0"/>
          <w:bCs w:val="0"/>
          <w:highlight w:val="none"/>
        </w:rPr>
        <w:t>, 07, 34-37+42.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 (In Chinese)</w:t>
      </w:r>
    </w:p>
    <w:p w14:paraId="08F4D6DD">
      <w:pPr>
        <w:pStyle w:val="21"/>
        <w:rPr>
          <w:rFonts w:hint="eastAsia" w:ascii="Times New Roman" w:hAnsi="Times New Roman" w:cs="Times New Roman" w:eastAsiaTheme="minorEastAsia"/>
          <w:b w:val="0"/>
          <w:bCs w:val="0"/>
          <w:highlight w:val="none"/>
          <w:lang w:val="en-US" w:eastAsia="zh-CN"/>
        </w:rPr>
      </w:pPr>
      <w:r>
        <w:rPr>
          <w:rFonts w:ascii="Times New Roman" w:hAnsi="Times New Roman" w:cs="Times New Roman"/>
          <w:b w:val="0"/>
          <w:bCs w:val="0"/>
          <w:highlight w:val="none"/>
        </w:rPr>
        <w:t xml:space="preserve">(3) Fang, S.; Li, C.; Bian, Y.; Wang, D.; Hao, Y.;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et al. </w:t>
      </w:r>
      <w:r>
        <w:rPr>
          <w:rFonts w:ascii="Times New Roman" w:hAnsi="Times New Roman" w:cs="Times New Roman"/>
          <w:b w:val="0"/>
          <w:bCs w:val="0"/>
          <w:highlight w:val="none"/>
        </w:rPr>
        <w:t>2019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.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 Pollution Characteristics and Emission Fluxes of Perfluorinated Compounds in Minjiang River Basin.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>China Environmental Science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,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>39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 (07), 2983-2989.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doi</w:t>
      </w:r>
      <w:r>
        <w:rPr>
          <w:rFonts w:ascii="Times New Roman" w:hAnsi="Times New Roman" w:cs="Times New Roman"/>
          <w:b w:val="0"/>
          <w:bCs w:val="0"/>
          <w:highlight w:val="none"/>
        </w:rPr>
        <w:t>: 10.19674/j.cnki.issn1000-6923.2019.0352.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 (In Chinese)</w:t>
      </w:r>
    </w:p>
    <w:p w14:paraId="0E1AC307">
      <w:pPr>
        <w:pStyle w:val="21"/>
        <w:rPr>
          <w:rFonts w:ascii="Times New Roman" w:hAnsi="Times New Roman" w:cs="Times New Roman"/>
          <w:b w:val="0"/>
          <w:bCs w:val="0"/>
          <w:highlight w:val="none"/>
        </w:rPr>
      </w:pPr>
      <w:r>
        <w:rPr>
          <w:rFonts w:ascii="Times New Roman" w:hAnsi="Times New Roman" w:cs="Times New Roman"/>
          <w:b w:val="0"/>
          <w:bCs w:val="0"/>
          <w:highlight w:val="none"/>
        </w:rPr>
        <w:t>(4) Song, J.; Wang, Y.; Sun, J.; Fang, S. 2022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 xml:space="preserve">. 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Characterization of typical and emerging perfluorinated/polyfluorinated compounds (PFCs) in the Tuojiang River Basin and their source analysis.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>Environmental Science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, </w:t>
      </w:r>
      <w:r>
        <w:rPr>
          <w:rFonts w:ascii="Times New Roman" w:hAnsi="Times New Roman" w:cs="Times New Roman"/>
          <w:b w:val="0"/>
          <w:bCs w:val="0"/>
          <w:i/>
          <w:highlight w:val="none"/>
        </w:rPr>
        <w:t>43</w:t>
      </w:r>
      <w:r>
        <w:rPr>
          <w:rFonts w:ascii="Times New Roman" w:hAnsi="Times New Roman" w:cs="Times New Roman"/>
          <w:b w:val="0"/>
          <w:bCs w:val="0"/>
          <w:highlight w:val="none"/>
        </w:rPr>
        <w:t xml:space="preserve"> (09), 4522-4531. 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doi</w:t>
      </w:r>
      <w:r>
        <w:rPr>
          <w:rFonts w:ascii="Times New Roman" w:hAnsi="Times New Roman" w:cs="Times New Roman"/>
          <w:b w:val="0"/>
          <w:bCs w:val="0"/>
          <w:highlight w:val="none"/>
        </w:rPr>
        <w:t>: 10.13227/j.hjkx.202112227.</w:t>
      </w:r>
      <w:r>
        <w:rPr>
          <w:rFonts w:hint="eastAsia" w:ascii="Times New Roman" w:hAnsi="Times New Roman" w:cs="Times New Roman"/>
          <w:b w:val="0"/>
          <w:bCs w:val="0"/>
          <w:highlight w:val="none"/>
          <w:lang w:val="en-US" w:eastAsia="zh-CN"/>
        </w:rPr>
        <w:t>(In Chinese)</w:t>
      </w:r>
    </w:p>
    <w:p w14:paraId="342A4E1F">
      <w:pPr>
        <w:rPr>
          <w:rFonts w:ascii="Times New Roman" w:hAnsi="Times New Roman" w:cs="Times New Roman"/>
          <w:b w:val="0"/>
          <w:bCs w:val="0"/>
          <w:szCs w:val="21"/>
          <w:highlight w:val="none"/>
        </w:rPr>
      </w:pPr>
      <w:r>
        <w:rPr>
          <w:rFonts w:ascii="Times New Roman" w:hAnsi="Times New Roman" w:cs="Times New Roman"/>
          <w:b w:val="0"/>
          <w:bCs w:val="0"/>
          <w:szCs w:val="21"/>
          <w:highlight w:val="none"/>
        </w:rPr>
        <w:fldChar w:fldCharType="end"/>
      </w:r>
    </w:p>
    <w:p w14:paraId="477DA80B">
      <w:pPr>
        <w:rPr>
          <w:rFonts w:ascii="Times New Roman" w:hAnsi="Times New Roman" w:cs="Times New Roman"/>
          <w:b w:val="0"/>
          <w:bCs w:val="0"/>
          <w:szCs w:val="21"/>
          <w:highlight w:val="none"/>
        </w:rPr>
      </w:pPr>
      <w:r>
        <w:rPr>
          <w:rFonts w:ascii="Times New Roman" w:hAnsi="Times New Roman" w:cs="Times New Roman"/>
          <w:b w:val="0"/>
          <w:bCs w:val="0"/>
          <w:szCs w:val="21"/>
          <w:highlight w:val="none"/>
        </w:rPr>
        <w:br w:type="page"/>
      </w:r>
    </w:p>
    <w:p w14:paraId="0D3CF2B0">
      <w:pPr>
        <w:rPr>
          <w:rFonts w:hint="eastAsia" w:ascii="Times New Roman" w:hAnsi="Times New Roman" w:cs="Times New Roman"/>
          <w:sz w:val="24"/>
          <w:szCs w:val="24"/>
          <w:highlight w:val="none"/>
        </w:rPr>
      </w:pPr>
      <w:r>
        <w:rPr>
          <w:rFonts w:hint="eastAsia" w:ascii="Times New Roman" w:hAnsi="Times New Roman" w:cs="Times New Roman"/>
          <w:sz w:val="24"/>
          <w:szCs w:val="24"/>
          <w:highlight w:val="none"/>
          <w:lang w:val="en-US" w:eastAsia="zh-CN"/>
        </w:rPr>
        <w:t>Text</w:t>
      </w:r>
      <w:r>
        <w:rPr>
          <w:rFonts w:hint="eastAsia" w:ascii="Times New Roman" w:hAnsi="Times New Roman" w:cs="Times New Roman"/>
          <w:sz w:val="24"/>
          <w:szCs w:val="24"/>
          <w:highlight w:val="none"/>
        </w:rPr>
        <w:t xml:space="preserve"> S</w:t>
      </w:r>
      <w:r>
        <w:rPr>
          <w:rFonts w:hint="eastAsia" w:ascii="Times New Roman" w:hAnsi="Times New Roman" w:cs="Times New Roman"/>
          <w:sz w:val="24"/>
          <w:szCs w:val="24"/>
          <w:highlight w:val="none"/>
          <w:lang w:val="en-US" w:eastAsia="zh-CN"/>
        </w:rPr>
        <w:t>1</w:t>
      </w:r>
      <w:r>
        <w:rPr>
          <w:rFonts w:hint="eastAsia" w:ascii="Times New Roman" w:hAnsi="Times New Roman" w:cs="Times New Roman"/>
          <w:sz w:val="24"/>
          <w:szCs w:val="24"/>
          <w:highlight w:val="none"/>
        </w:rPr>
        <w:t>. Python script for retrieving compound information from PubChem</w:t>
      </w:r>
    </w:p>
    <w:p w14:paraId="6611C9C6">
      <w:pPr>
        <w:rPr>
          <w:rFonts w:hint="eastAsia" w:ascii="Times New Roman" w:hAnsi="Times New Roman" w:cs="Times New Roman"/>
          <w:sz w:val="24"/>
          <w:szCs w:val="24"/>
          <w:highlight w:val="none"/>
        </w:rPr>
      </w:pPr>
    </w:p>
    <w:p w14:paraId="355F0ECA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# Example Python script for retrieving compound information from PubChem</w:t>
      </w:r>
    </w:p>
    <w:p w14:paraId="155AD1F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# This script demonstrates how to obtain compound names, CAS numbers, and SMILES strings</w:t>
      </w:r>
    </w:p>
    <w:p w14:paraId="4A4B0DA7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# Note: Install pubchempy first: pip install pubchempy</w:t>
      </w:r>
    </w:p>
    <w:p w14:paraId="7A4224AE">
      <w:pPr>
        <w:widowControl/>
        <w:jc w:val="left"/>
        <w:rPr>
          <w:rFonts w:hint="eastAsia" w:ascii="Times New Roman" w:hAnsi="Times New Roman" w:cs="Times New Roman"/>
          <w:highlight w:val="none"/>
        </w:rPr>
      </w:pPr>
    </w:p>
    <w:p w14:paraId="5B6BB34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import time</w:t>
      </w:r>
    </w:p>
    <w:p w14:paraId="0DD752B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import pubchempy as pcp</w:t>
      </w:r>
    </w:p>
    <w:p w14:paraId="308B183D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import pandas as pd</w:t>
      </w:r>
    </w:p>
    <w:p w14:paraId="215DF48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from typing import Dict, List, Optional</w:t>
      </w:r>
    </w:p>
    <w:p w14:paraId="4794FE9E">
      <w:pPr>
        <w:widowControl/>
        <w:jc w:val="left"/>
        <w:rPr>
          <w:rFonts w:hint="eastAsia" w:ascii="Times New Roman" w:hAnsi="Times New Roman" w:cs="Times New Roman"/>
          <w:highlight w:val="none"/>
        </w:rPr>
      </w:pPr>
    </w:p>
    <w:p w14:paraId="7D4F2DC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def get_compound_info(compound_name: str, max_retries: int = 3) -&gt; Dict:</w:t>
      </w:r>
    </w:p>
    <w:p w14:paraId="72B395C7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"""</w:t>
      </w:r>
    </w:p>
    <w:p w14:paraId="70513CC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Retrieve compound information from PubChem by name.</w:t>
      </w:r>
    </w:p>
    <w:p w14:paraId="0159793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103EEF8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Args:</w:t>
      </w:r>
    </w:p>
    <w:p w14:paraId="3BF010D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compound_name: Name of the compound (e.g., 'PFOA', 'PFOS')</w:t>
      </w:r>
    </w:p>
    <w:p w14:paraId="0C73748B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max_retries: Number of retry attempts if request fails</w:t>
      </w:r>
    </w:p>
    <w:p w14:paraId="016AD155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</w:t>
      </w:r>
    </w:p>
    <w:p w14:paraId="2C9989F7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Returns:</w:t>
      </w:r>
    </w:p>
    <w:p w14:paraId="4347998D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Dictionary containing compound information</w:t>
      </w:r>
    </w:p>
    <w:p w14:paraId="63FFCD98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"""</w:t>
      </w:r>
    </w:p>
    <w:p w14:paraId="4055920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for attempt in range(max_retries):</w:t>
      </w:r>
    </w:p>
    <w:p w14:paraId="51F4D88A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try:</w:t>
      </w:r>
    </w:p>
    <w:p w14:paraId="30323EF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# Search for compound by name</w:t>
      </w:r>
    </w:p>
    <w:p w14:paraId="4D679E6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compounds = pcp.get_compounds(compound_name, 'name')</w:t>
      </w:r>
    </w:p>
    <w:p w14:paraId="1E303D48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</w:t>
      </w:r>
    </w:p>
    <w:p w14:paraId="2B35DF8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if not compounds:</w:t>
      </w:r>
    </w:p>
    <w:p w14:paraId="6140D256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return {</w:t>
      </w:r>
    </w:p>
    <w:p w14:paraId="62D722A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query_name': compound_name,</w:t>
      </w:r>
    </w:p>
    <w:p w14:paraId="30EBEC8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cid': None,</w:t>
      </w:r>
    </w:p>
    <w:p w14:paraId="2D6B5837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smiles': None,</w:t>
      </w:r>
    </w:p>
    <w:p w14:paraId="1E29452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cas': None,</w:t>
      </w:r>
    </w:p>
    <w:p w14:paraId="0DB8AC8D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status': 'Not found'</w:t>
      </w:r>
    </w:p>
    <w:p w14:paraId="09A0CE6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}</w:t>
      </w:r>
    </w:p>
    <w:p w14:paraId="11BFFBD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</w:t>
      </w:r>
    </w:p>
    <w:p w14:paraId="455E8DA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# Get the first result (most relevant)</w:t>
      </w:r>
    </w:p>
    <w:p w14:paraId="50A406D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c = compounds[0]</w:t>
      </w:r>
    </w:p>
    <w:p w14:paraId="3AEA31E6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</w:t>
      </w:r>
    </w:p>
    <w:p w14:paraId="1F3F173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# Try to get CAS number from synonyms</w:t>
      </w:r>
    </w:p>
    <w:p w14:paraId="2B0322B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cas_number = None</w:t>
      </w:r>
    </w:p>
    <w:p w14:paraId="3B1C5F55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try:</w:t>
      </w:r>
    </w:p>
    <w:p w14:paraId="570238D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# Get synonyms for the compound</w:t>
      </w:r>
    </w:p>
    <w:p w14:paraId="0A377AC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synonyms = pcp.get_synonyms(c.cid, 'cid')</w:t>
      </w:r>
    </w:p>
    <w:p w14:paraId="0755B405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if synonyms and 'Synonym' in synonyms[0]:</w:t>
      </w:r>
    </w:p>
    <w:p w14:paraId="6DFDF1F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for syn in synonyms[0]['Synonym']:</w:t>
      </w:r>
    </w:p>
    <w:p w14:paraId="01D8586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# CAS numbers typically follow pattern: XX-XX-X</w:t>
      </w:r>
    </w:p>
    <w:p w14:paraId="683EACD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if isinstance(syn, str) and len(syn) &gt; 4 and '-' in syn:</w:t>
      </w:r>
    </w:p>
    <w:p w14:paraId="269E7FD6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    # Simple CAS pattern check (not exhaustive)</w:t>
      </w:r>
    </w:p>
    <w:p w14:paraId="7731242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    parts = syn.split('-')</w:t>
      </w:r>
    </w:p>
    <w:p w14:paraId="64873D9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    if len(parts) == 3 and all(p.isdigit() for p in parts[:2]):</w:t>
      </w:r>
    </w:p>
    <w:p w14:paraId="538088B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        cas_number = syn</w:t>
      </w:r>
    </w:p>
    <w:p w14:paraId="6735CB3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            break</w:t>
      </w:r>
    </w:p>
    <w:p w14:paraId="16A7133D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except:</w:t>
      </w:r>
    </w:p>
    <w:p w14:paraId="527D371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# CAS retrieval is optional; continue if fails</w:t>
      </w:r>
    </w:p>
    <w:p w14:paraId="2D43CA7A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pass</w:t>
      </w:r>
    </w:p>
    <w:p w14:paraId="47358C4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</w:t>
      </w:r>
    </w:p>
    <w:p w14:paraId="7863233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return {</w:t>
      </w:r>
    </w:p>
    <w:p w14:paraId="6A9CD75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query_name': compound_name,</w:t>
      </w:r>
    </w:p>
    <w:p w14:paraId="785EBE82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cid': c.cid,</w:t>
      </w:r>
    </w:p>
    <w:p w14:paraId="7DF171A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smiles': c.canonical_smiles or c.isomeric_smiles,</w:t>
      </w:r>
    </w:p>
    <w:p w14:paraId="7E5BA9D8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cas': cas_number,</w:t>
      </w:r>
    </w:p>
    <w:p w14:paraId="59A1C69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molecular_formula': c.molecular_formula,</w:t>
      </w:r>
    </w:p>
    <w:p w14:paraId="1618A85A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molecular_weight': c.molecular_weight,</w:t>
      </w:r>
    </w:p>
    <w:p w14:paraId="4BF493F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'status': 'Success'</w:t>
      </w:r>
    </w:p>
    <w:p w14:paraId="2FC3B336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}</w:t>
      </w:r>
    </w:p>
    <w:p w14:paraId="692B2E1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</w:t>
      </w:r>
    </w:p>
    <w:p w14:paraId="22B44BC8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except Exception as e:</w:t>
      </w:r>
    </w:p>
    <w:p w14:paraId="25F49F5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if attempt == max_retries - 1:</w:t>
      </w:r>
    </w:p>
    <w:p w14:paraId="4CD1DEC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return {</w:t>
      </w:r>
    </w:p>
    <w:p w14:paraId="0C26013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query_name': compound_name,</w:t>
      </w:r>
    </w:p>
    <w:p w14:paraId="467A7807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cid': None,</w:t>
      </w:r>
    </w:p>
    <w:p w14:paraId="53A35D3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smiles': None,</w:t>
      </w:r>
    </w:p>
    <w:p w14:paraId="2A67482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cas': None,</w:t>
      </w:r>
    </w:p>
    <w:p w14:paraId="694DCAE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    'status': f'Error: {str(e)}'</w:t>
      </w:r>
    </w:p>
    <w:p w14:paraId="7D7F6BA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    }</w:t>
      </w:r>
    </w:p>
    <w:p w14:paraId="3186447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    time.sleep(1)  # Wait before retry</w:t>
      </w:r>
    </w:p>
    <w:p w14:paraId="1ABFE536">
      <w:pPr>
        <w:widowControl/>
        <w:jc w:val="left"/>
        <w:rPr>
          <w:rFonts w:hint="eastAsia" w:ascii="Times New Roman" w:hAnsi="Times New Roman" w:cs="Times New Roman"/>
          <w:highlight w:val="none"/>
        </w:rPr>
      </w:pPr>
    </w:p>
    <w:p w14:paraId="11D2AA8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def batch_retrieve_compound_info(compound_list: List[str], delay: float = 0.5) -&gt; pd.DataFrame:</w:t>
      </w:r>
    </w:p>
    <w:p w14:paraId="6A63423A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"""</w:t>
      </w:r>
    </w:p>
    <w:p w14:paraId="08114A8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Retrieve information for multiple compounds with delay to respect PubChem servers.</w:t>
      </w:r>
    </w:p>
    <w:p w14:paraId="2F0534A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1766B6A5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Args:</w:t>
      </w:r>
    </w:p>
    <w:p w14:paraId="46C37418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compound_list: List of compound names</w:t>
      </w:r>
    </w:p>
    <w:p w14:paraId="62E7A688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delay: Seconds to wait between requests (recommended: &gt;=0.5)</w:t>
      </w:r>
    </w:p>
    <w:p w14:paraId="07C77B3B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</w:t>
      </w:r>
    </w:p>
    <w:p w14:paraId="2C9425E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Returns:</w:t>
      </w:r>
    </w:p>
    <w:p w14:paraId="12BC566D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DataFrame with compound information</w:t>
      </w:r>
    </w:p>
    <w:p w14:paraId="5846FFC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"""</w:t>
      </w:r>
    </w:p>
    <w:p w14:paraId="28690DB6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results = []</w:t>
      </w:r>
    </w:p>
    <w:p w14:paraId="4FA04717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068FAE9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for i, name in enumerate(compound_list):</w:t>
      </w:r>
    </w:p>
    <w:p w14:paraId="7F6F402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print(f"Processing {i+1}/{len(compound_list)}: {name}")</w:t>
      </w:r>
    </w:p>
    <w:p w14:paraId="3B88B11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info = get_compound_info(name)</w:t>
      </w:r>
    </w:p>
    <w:p w14:paraId="5B4BDA6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results.append(info)</w:t>
      </w:r>
    </w:p>
    <w:p w14:paraId="0AEF274D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time.sleep(delay)  # Be respectful to PubChem servers</w:t>
      </w:r>
    </w:p>
    <w:p w14:paraId="6263E1C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7F954F59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return pd.DataFrame(results)</w:t>
      </w:r>
    </w:p>
    <w:p w14:paraId="373CE070">
      <w:pPr>
        <w:widowControl/>
        <w:jc w:val="left"/>
        <w:rPr>
          <w:rFonts w:hint="eastAsia" w:ascii="Times New Roman" w:hAnsi="Times New Roman" w:cs="Times New Roman"/>
          <w:highlight w:val="none"/>
        </w:rPr>
      </w:pPr>
    </w:p>
    <w:p w14:paraId="27FA95C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# Example usage with the 12 PFAS compounds from Table S5</w:t>
      </w:r>
    </w:p>
    <w:p w14:paraId="45FF36F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>if __name__ == "__main__":</w:t>
      </w:r>
    </w:p>
    <w:p w14:paraId="6566A80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# List of compounds from your study</w:t>
      </w:r>
    </w:p>
    <w:p w14:paraId="52A3540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pfas_compounds = [</w:t>
      </w:r>
    </w:p>
    <w:p w14:paraId="47D6F5E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"PFBA", "PFPeA", "PFHxA", "PFHpA", "PFOA", "PFNA",</w:t>
      </w:r>
    </w:p>
    <w:p w14:paraId="3F0F9D25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    "PFDA", "PFDoDA", "PFBS", "PFHxS", "PFOS", "PFDS"</w:t>
      </w:r>
    </w:p>
    <w:p w14:paraId="6C3708CF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]</w:t>
      </w:r>
    </w:p>
    <w:p w14:paraId="5232441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0EEA41B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# Retrieve information</w:t>
      </w:r>
    </w:p>
    <w:p w14:paraId="2908373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df = batch_retrieve_compound_info(pfas_compounds, delay=0.5)</w:t>
      </w:r>
    </w:p>
    <w:p w14:paraId="7F7437F3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6E66BBF0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# Display results</w:t>
      </w:r>
    </w:p>
    <w:p w14:paraId="7EDF994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print("\n=== Compound Information Retrieved from PubChem ===\n")</w:t>
      </w:r>
    </w:p>
    <w:p w14:paraId="2ABEBD1E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print(df[['query_name', 'cid', 'smiles', 'cas', 'status']].to_string(index=False))</w:t>
      </w:r>
    </w:p>
    <w:p w14:paraId="252779D1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</w:t>
      </w:r>
    </w:p>
    <w:p w14:paraId="1CF1D494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# Save to CSV if needed</w:t>
      </w:r>
    </w:p>
    <w:p w14:paraId="6B40D8EC">
      <w:pPr>
        <w:widowControl/>
        <w:jc w:val="left"/>
        <w:rPr>
          <w:rFonts w:hint="eastAsia" w:ascii="Times New Roman" w:hAnsi="Times New Roman" w:cs="Times New Roman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# df.to_csv('compound_information.csv', index=False)</w:t>
      </w:r>
    </w:p>
    <w:p w14:paraId="5F71AC2F">
      <w:pPr>
        <w:widowControl/>
        <w:jc w:val="left"/>
        <w:rPr>
          <w:rFonts w:ascii="Times New Roman" w:hAnsi="Times New Roman" w:cs="Times New Roman"/>
          <w:szCs w:val="21"/>
          <w:highlight w:val="none"/>
        </w:rPr>
      </w:pPr>
      <w:r>
        <w:rPr>
          <w:rFonts w:hint="eastAsia" w:ascii="Times New Roman" w:hAnsi="Times New Roman" w:cs="Times New Roman"/>
          <w:highlight w:val="none"/>
        </w:rPr>
        <w:t xml:space="preserve">    # print("\nResults saved to 'compound_information.csv'")</w:t>
      </w:r>
    </w:p>
    <w:p w14:paraId="07D06F56">
      <w:pPr>
        <w:rPr>
          <w:rFonts w:ascii="Times New Roman" w:hAnsi="Times New Roman" w:cs="Times New Roman"/>
          <w:b w:val="0"/>
          <w:bCs w:val="0"/>
          <w:szCs w:val="21"/>
          <w:highlight w:val="none"/>
        </w:rPr>
      </w:pPr>
    </w:p>
    <w:p w14:paraId="1F8078C0">
      <w:pPr>
        <w:rPr>
          <w:rFonts w:ascii="Times New Roman" w:hAnsi="Times New Roman" w:cs="Times New Roman"/>
          <w:szCs w:val="21"/>
        </w:rPr>
      </w:pPr>
    </w:p>
    <w:sectPr>
      <w:pgSz w:w="11906" w:h="16838"/>
      <w:pgMar w:top="1440" w:right="1803" w:bottom="1440" w:left="1803" w:header="851" w:footer="992" w:gutter="0"/>
      <w:pgBorders>
        <w:top w:val="none" w:sz="0" w:space="0"/>
        <w:left w:val="none" w:sz="0" w:space="0"/>
        <w:bottom w:val="none" w:sz="0" w:space="0"/>
        <w:right w:val="none" w:sz="0" w:space="0"/>
      </w:pgBorders>
      <w:cols w:space="0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79801775">
    <w:pPr>
      <w:pStyle w:val="4"/>
    </w:pPr>
    <w: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13404AF">
                          <w:pPr>
                            <w:pStyle w:val="4"/>
                          </w:pPr>
                          <w:r>
                            <w:rPr>
                              <w:rFonts w:hint="eastAsia"/>
                            </w:rPr>
                            <w:t>S</w:t>
                          </w: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9264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 w14:paraId="313404AF">
                    <w:pPr>
                      <w:pStyle w:val="4"/>
                    </w:pPr>
                    <w:r>
                      <w:rPr>
                        <w:rFonts w:hint="eastAsia"/>
                      </w:rPr>
                      <w:t>S</w:t>
                    </w: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1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N2U4N2JjMWI2MmQzYjViMGQ0MjZjOGJiNDQ3ZGY1Y2I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9t0zp5xwwt5xes22pxxevxds59pftsvfes&quot;&gt;我的EndNote数据库&lt;record-ids&gt;&lt;item&gt;1547&lt;/item&gt;&lt;item&gt;1548&lt;/item&gt;&lt;item&gt;1553&lt;/item&gt;&lt;item&gt;1555&lt;/item&gt;&lt;/record-ids&gt;&lt;/item&gt;&lt;/Libraries&gt;"/>
  </w:docVars>
  <w:rsids>
    <w:rsidRoot w:val="316F69E9"/>
    <w:rsid w:val="0006003F"/>
    <w:rsid w:val="00277D2A"/>
    <w:rsid w:val="00387213"/>
    <w:rsid w:val="003E79A2"/>
    <w:rsid w:val="0042680E"/>
    <w:rsid w:val="00483C6A"/>
    <w:rsid w:val="005218B4"/>
    <w:rsid w:val="005519F9"/>
    <w:rsid w:val="00615EC6"/>
    <w:rsid w:val="0073752D"/>
    <w:rsid w:val="00755DF0"/>
    <w:rsid w:val="0086784B"/>
    <w:rsid w:val="00890678"/>
    <w:rsid w:val="008F0335"/>
    <w:rsid w:val="0099505D"/>
    <w:rsid w:val="00AA7EB0"/>
    <w:rsid w:val="00BF3CE8"/>
    <w:rsid w:val="00C6492E"/>
    <w:rsid w:val="00CF1F15"/>
    <w:rsid w:val="00D1366C"/>
    <w:rsid w:val="00D21F0A"/>
    <w:rsid w:val="00D6754F"/>
    <w:rsid w:val="00D8158E"/>
    <w:rsid w:val="00EC2358"/>
    <w:rsid w:val="01C6607F"/>
    <w:rsid w:val="02087ECE"/>
    <w:rsid w:val="03015AE3"/>
    <w:rsid w:val="03F50495"/>
    <w:rsid w:val="05783352"/>
    <w:rsid w:val="05A5708C"/>
    <w:rsid w:val="05AA3E11"/>
    <w:rsid w:val="06A411DD"/>
    <w:rsid w:val="06FA72AA"/>
    <w:rsid w:val="07A82607"/>
    <w:rsid w:val="086C7DBE"/>
    <w:rsid w:val="089538A4"/>
    <w:rsid w:val="08FA2D1C"/>
    <w:rsid w:val="092320CF"/>
    <w:rsid w:val="09466008"/>
    <w:rsid w:val="0A0E1433"/>
    <w:rsid w:val="0A214DB7"/>
    <w:rsid w:val="0AC42DA4"/>
    <w:rsid w:val="0B114672"/>
    <w:rsid w:val="0BF12EBF"/>
    <w:rsid w:val="0BFF25BC"/>
    <w:rsid w:val="0C3E7E6D"/>
    <w:rsid w:val="0C8D1A71"/>
    <w:rsid w:val="0D07747E"/>
    <w:rsid w:val="0D471192"/>
    <w:rsid w:val="0E8E5845"/>
    <w:rsid w:val="0ECA0018"/>
    <w:rsid w:val="1279351E"/>
    <w:rsid w:val="136C7547"/>
    <w:rsid w:val="14396413"/>
    <w:rsid w:val="163F204C"/>
    <w:rsid w:val="16844A3F"/>
    <w:rsid w:val="16A843D2"/>
    <w:rsid w:val="17837933"/>
    <w:rsid w:val="17E32446"/>
    <w:rsid w:val="1815496D"/>
    <w:rsid w:val="18CD74C8"/>
    <w:rsid w:val="18DE3DF2"/>
    <w:rsid w:val="19091CBF"/>
    <w:rsid w:val="191D1A17"/>
    <w:rsid w:val="19FB2881"/>
    <w:rsid w:val="1A086B33"/>
    <w:rsid w:val="1A50741F"/>
    <w:rsid w:val="1B184F4E"/>
    <w:rsid w:val="1B1D2467"/>
    <w:rsid w:val="1B6A3987"/>
    <w:rsid w:val="1B9A62B3"/>
    <w:rsid w:val="1BDB6FF7"/>
    <w:rsid w:val="1C1671A0"/>
    <w:rsid w:val="1C3E4B8B"/>
    <w:rsid w:val="1D13631D"/>
    <w:rsid w:val="1D414B88"/>
    <w:rsid w:val="1E783EA1"/>
    <w:rsid w:val="1EB458DE"/>
    <w:rsid w:val="1EE2244B"/>
    <w:rsid w:val="1F242A63"/>
    <w:rsid w:val="2040730C"/>
    <w:rsid w:val="217E16A4"/>
    <w:rsid w:val="233E7DBC"/>
    <w:rsid w:val="2346654E"/>
    <w:rsid w:val="23D9206E"/>
    <w:rsid w:val="24B90AFA"/>
    <w:rsid w:val="25997FDC"/>
    <w:rsid w:val="263A05A8"/>
    <w:rsid w:val="26821CEE"/>
    <w:rsid w:val="26BC7846"/>
    <w:rsid w:val="270D202F"/>
    <w:rsid w:val="278617E9"/>
    <w:rsid w:val="27FB4A6F"/>
    <w:rsid w:val="28622952"/>
    <w:rsid w:val="29E40473"/>
    <w:rsid w:val="2A015401"/>
    <w:rsid w:val="2B0A6754"/>
    <w:rsid w:val="2B7D01D1"/>
    <w:rsid w:val="2BAB4F70"/>
    <w:rsid w:val="2C134802"/>
    <w:rsid w:val="2C245E51"/>
    <w:rsid w:val="2C8518BB"/>
    <w:rsid w:val="2CAD21EF"/>
    <w:rsid w:val="2DA82AB1"/>
    <w:rsid w:val="2EE75A85"/>
    <w:rsid w:val="2FB7522E"/>
    <w:rsid w:val="2FDA7141"/>
    <w:rsid w:val="30E8105C"/>
    <w:rsid w:val="316F69E9"/>
    <w:rsid w:val="317909ED"/>
    <w:rsid w:val="325156B6"/>
    <w:rsid w:val="33101F31"/>
    <w:rsid w:val="3321758E"/>
    <w:rsid w:val="33FB393B"/>
    <w:rsid w:val="3464195E"/>
    <w:rsid w:val="35245F11"/>
    <w:rsid w:val="35640B8C"/>
    <w:rsid w:val="35643762"/>
    <w:rsid w:val="36A46DB4"/>
    <w:rsid w:val="36BE5174"/>
    <w:rsid w:val="37B918FC"/>
    <w:rsid w:val="38CD42A8"/>
    <w:rsid w:val="39210ED2"/>
    <w:rsid w:val="39AE6463"/>
    <w:rsid w:val="3A2A1573"/>
    <w:rsid w:val="3A4D0C68"/>
    <w:rsid w:val="3AC73062"/>
    <w:rsid w:val="3B6D4EF2"/>
    <w:rsid w:val="3C30172F"/>
    <w:rsid w:val="3E0C33C2"/>
    <w:rsid w:val="3E3D54EE"/>
    <w:rsid w:val="3E8F7AA2"/>
    <w:rsid w:val="3F1D7CB8"/>
    <w:rsid w:val="3F7C03E0"/>
    <w:rsid w:val="3F9904AC"/>
    <w:rsid w:val="40503261"/>
    <w:rsid w:val="406E7F39"/>
    <w:rsid w:val="40DA6005"/>
    <w:rsid w:val="41421E3F"/>
    <w:rsid w:val="41433320"/>
    <w:rsid w:val="414546EC"/>
    <w:rsid w:val="41D53F39"/>
    <w:rsid w:val="425E3AFC"/>
    <w:rsid w:val="426A5879"/>
    <w:rsid w:val="42A31D6D"/>
    <w:rsid w:val="42F9198D"/>
    <w:rsid w:val="468E5460"/>
    <w:rsid w:val="471D61ED"/>
    <w:rsid w:val="474F09D8"/>
    <w:rsid w:val="476539CA"/>
    <w:rsid w:val="479510FE"/>
    <w:rsid w:val="47B13208"/>
    <w:rsid w:val="48DE25AC"/>
    <w:rsid w:val="492928A1"/>
    <w:rsid w:val="49BD78DE"/>
    <w:rsid w:val="49F724EB"/>
    <w:rsid w:val="4A334488"/>
    <w:rsid w:val="4A49144C"/>
    <w:rsid w:val="4ABF34BD"/>
    <w:rsid w:val="4C7970A8"/>
    <w:rsid w:val="4C947972"/>
    <w:rsid w:val="4CF3615A"/>
    <w:rsid w:val="4D704F42"/>
    <w:rsid w:val="4F4843EB"/>
    <w:rsid w:val="4F5F0DCA"/>
    <w:rsid w:val="51AC0513"/>
    <w:rsid w:val="52972C60"/>
    <w:rsid w:val="530530C9"/>
    <w:rsid w:val="53081779"/>
    <w:rsid w:val="53BF0089"/>
    <w:rsid w:val="54E01282"/>
    <w:rsid w:val="556F3655"/>
    <w:rsid w:val="56586FB6"/>
    <w:rsid w:val="56625644"/>
    <w:rsid w:val="56C02A96"/>
    <w:rsid w:val="56E62386"/>
    <w:rsid w:val="56ED4A02"/>
    <w:rsid w:val="56FF5E0E"/>
    <w:rsid w:val="571528E4"/>
    <w:rsid w:val="58B538BA"/>
    <w:rsid w:val="58D90043"/>
    <w:rsid w:val="58E42248"/>
    <w:rsid w:val="58E61135"/>
    <w:rsid w:val="59846DC7"/>
    <w:rsid w:val="59A33E85"/>
    <w:rsid w:val="5ABB2705"/>
    <w:rsid w:val="5AD703AE"/>
    <w:rsid w:val="5AE8768E"/>
    <w:rsid w:val="5AF24ADA"/>
    <w:rsid w:val="5BE508A9"/>
    <w:rsid w:val="5BF154A0"/>
    <w:rsid w:val="5CB11031"/>
    <w:rsid w:val="5CC93CE4"/>
    <w:rsid w:val="5D123920"/>
    <w:rsid w:val="5E751504"/>
    <w:rsid w:val="5E826883"/>
    <w:rsid w:val="5E9B5B97"/>
    <w:rsid w:val="5F4D1F07"/>
    <w:rsid w:val="5F9C5723"/>
    <w:rsid w:val="6051475F"/>
    <w:rsid w:val="60912877"/>
    <w:rsid w:val="60BD62C1"/>
    <w:rsid w:val="6110461A"/>
    <w:rsid w:val="61671D60"/>
    <w:rsid w:val="61754C09"/>
    <w:rsid w:val="62DB09C7"/>
    <w:rsid w:val="6383485A"/>
    <w:rsid w:val="6384309D"/>
    <w:rsid w:val="63884331"/>
    <w:rsid w:val="638A2E29"/>
    <w:rsid w:val="638D73EA"/>
    <w:rsid w:val="6413562A"/>
    <w:rsid w:val="64287ECD"/>
    <w:rsid w:val="661F403C"/>
    <w:rsid w:val="66884C53"/>
    <w:rsid w:val="669116CD"/>
    <w:rsid w:val="66E86231"/>
    <w:rsid w:val="6742635A"/>
    <w:rsid w:val="675A5475"/>
    <w:rsid w:val="67A91325"/>
    <w:rsid w:val="6852625A"/>
    <w:rsid w:val="685F5C20"/>
    <w:rsid w:val="68A34171"/>
    <w:rsid w:val="68D979E8"/>
    <w:rsid w:val="68E10475"/>
    <w:rsid w:val="69BE3E7E"/>
    <w:rsid w:val="6A733E59"/>
    <w:rsid w:val="6A9B1888"/>
    <w:rsid w:val="6C7712A7"/>
    <w:rsid w:val="6C786DFD"/>
    <w:rsid w:val="6D1A30F4"/>
    <w:rsid w:val="6D7F67B6"/>
    <w:rsid w:val="6DD6617A"/>
    <w:rsid w:val="6E745C57"/>
    <w:rsid w:val="6EAB5982"/>
    <w:rsid w:val="6FA0300D"/>
    <w:rsid w:val="70605A27"/>
    <w:rsid w:val="707903FB"/>
    <w:rsid w:val="70E64A50"/>
    <w:rsid w:val="71B058EC"/>
    <w:rsid w:val="722B0B27"/>
    <w:rsid w:val="73B015F5"/>
    <w:rsid w:val="73DB58A0"/>
    <w:rsid w:val="73E21E46"/>
    <w:rsid w:val="7455294D"/>
    <w:rsid w:val="75D94B83"/>
    <w:rsid w:val="767B3611"/>
    <w:rsid w:val="76E737CD"/>
    <w:rsid w:val="77D8609C"/>
    <w:rsid w:val="789474D2"/>
    <w:rsid w:val="78BD442D"/>
    <w:rsid w:val="78EF183C"/>
    <w:rsid w:val="78F55FCA"/>
    <w:rsid w:val="7A0361D1"/>
    <w:rsid w:val="7A1253F6"/>
    <w:rsid w:val="7A3E25E8"/>
    <w:rsid w:val="7A546ECE"/>
    <w:rsid w:val="7AE2097E"/>
    <w:rsid w:val="7B0936C4"/>
    <w:rsid w:val="7BB06386"/>
    <w:rsid w:val="7C2A182E"/>
    <w:rsid w:val="7C321491"/>
    <w:rsid w:val="7C691CEA"/>
    <w:rsid w:val="7C7A4BE6"/>
    <w:rsid w:val="7CBC59EA"/>
    <w:rsid w:val="7CC665AD"/>
    <w:rsid w:val="7D6A6A08"/>
    <w:rsid w:val="7DB82437"/>
    <w:rsid w:val="7E5157C4"/>
    <w:rsid w:val="7F3725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qFormat="1" w:uiPriority="99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qFormat="1"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8">
    <w:name w:val="Default Paragraph Font"/>
    <w:semiHidden/>
    <w:unhideWhenUsed/>
    <w:qFormat/>
    <w:uiPriority w:val="1"/>
  </w:style>
  <w:style w:type="table" w:default="1" w:styleId="7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caption"/>
    <w:basedOn w:val="1"/>
    <w:next w:val="1"/>
    <w:unhideWhenUsed/>
    <w:qFormat/>
    <w:uiPriority w:val="0"/>
    <w:rPr>
      <w:rFonts w:ascii="Arial" w:hAnsi="Arial" w:eastAsia="黑体"/>
      <w:sz w:val="20"/>
    </w:rPr>
  </w:style>
  <w:style w:type="paragraph" w:styleId="3">
    <w:name w:val="annotation text"/>
    <w:basedOn w:val="1"/>
    <w:link w:val="27"/>
    <w:unhideWhenUsed/>
    <w:qFormat/>
    <w:uiPriority w:val="99"/>
    <w:pPr>
      <w:jc w:val="left"/>
    </w:pPr>
  </w:style>
  <w:style w:type="paragraph" w:styleId="4">
    <w:name w:val="footer"/>
    <w:basedOn w:val="1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5">
    <w:name w:val="header"/>
    <w:basedOn w:val="1"/>
    <w:qFormat/>
    <w:uiPriority w:val="0"/>
    <w:pPr>
      <w:pBdr>
        <w:top w:val="none" w:color="auto" w:sz="0" w:space="1"/>
        <w:left w:val="none" w:color="auto" w:sz="0" w:space="4"/>
        <w:bottom w:val="none" w:color="auto" w:sz="0" w:space="1"/>
        <w:right w:val="none" w:color="auto" w:sz="0" w:space="4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6">
    <w:name w:val="annotation subject"/>
    <w:basedOn w:val="3"/>
    <w:next w:val="3"/>
    <w:link w:val="28"/>
    <w:qFormat/>
    <w:uiPriority w:val="0"/>
    <w:rPr>
      <w:b/>
      <w:bCs/>
    </w:rPr>
  </w:style>
  <w:style w:type="character" w:styleId="9">
    <w:name w:val="Strong"/>
    <w:basedOn w:val="8"/>
    <w:qFormat/>
    <w:uiPriority w:val="0"/>
    <w:rPr>
      <w:b/>
    </w:rPr>
  </w:style>
  <w:style w:type="character" w:styleId="10">
    <w:name w:val="Hyperlink"/>
    <w:basedOn w:val="8"/>
    <w:qFormat/>
    <w:uiPriority w:val="0"/>
    <w:rPr>
      <w:color w:val="0000FF"/>
      <w:u w:val="single"/>
    </w:rPr>
  </w:style>
  <w:style w:type="character" w:styleId="11">
    <w:name w:val="annotation reference"/>
    <w:basedOn w:val="8"/>
    <w:qFormat/>
    <w:uiPriority w:val="0"/>
    <w:rPr>
      <w:sz w:val="21"/>
      <w:szCs w:val="21"/>
    </w:rPr>
  </w:style>
  <w:style w:type="character" w:customStyle="1" w:styleId="12">
    <w:name w:val="font11"/>
    <w:basedOn w:val="8"/>
    <w:qFormat/>
    <w:uiPriority w:val="0"/>
    <w:rPr>
      <w:rFonts w:hint="default" w:ascii="Times New Roman" w:hAnsi="Times New Roman" w:cs="Times New Roman"/>
      <w:color w:val="000000"/>
      <w:sz w:val="22"/>
      <w:szCs w:val="22"/>
      <w:u w:val="none"/>
    </w:rPr>
  </w:style>
  <w:style w:type="character" w:customStyle="1" w:styleId="13">
    <w:name w:val="font31"/>
    <w:basedOn w:val="8"/>
    <w:qFormat/>
    <w:uiPriority w:val="0"/>
    <w:rPr>
      <w:rFonts w:hint="default" w:ascii="Times New Roman" w:hAnsi="Times New Roman" w:cs="Times New Roman"/>
      <w:color w:val="000000"/>
      <w:sz w:val="15"/>
      <w:szCs w:val="15"/>
      <w:u w:val="none"/>
    </w:rPr>
  </w:style>
  <w:style w:type="character" w:customStyle="1" w:styleId="14">
    <w:name w:val="font21"/>
    <w:basedOn w:val="8"/>
    <w:qFormat/>
    <w:uiPriority w:val="0"/>
    <w:rPr>
      <w:rFonts w:hint="default" w:ascii="Times New Roman" w:hAnsi="Times New Roman" w:cs="Times New Roman"/>
      <w:b/>
      <w:bCs/>
      <w:color w:val="000000"/>
      <w:sz w:val="22"/>
      <w:szCs w:val="22"/>
      <w:u w:val="none"/>
    </w:rPr>
  </w:style>
  <w:style w:type="character" w:customStyle="1" w:styleId="15">
    <w:name w:val="font01"/>
    <w:basedOn w:val="8"/>
    <w:qFormat/>
    <w:uiPriority w:val="0"/>
    <w:rPr>
      <w:rFonts w:hint="eastAsia" w:ascii="宋体" w:hAnsi="宋体" w:eastAsia="宋体" w:cs="宋体"/>
      <w:color w:val="000000"/>
      <w:sz w:val="22"/>
      <w:szCs w:val="22"/>
      <w:u w:val="none"/>
    </w:rPr>
  </w:style>
  <w:style w:type="paragraph" w:customStyle="1" w:styleId="16">
    <w:name w:val="BA_Title"/>
    <w:basedOn w:val="1"/>
    <w:next w:val="1"/>
    <w:qFormat/>
    <w:uiPriority w:val="0"/>
    <w:pPr>
      <w:widowControl/>
      <w:spacing w:before="720" w:after="360" w:line="480" w:lineRule="auto"/>
      <w:jc w:val="center"/>
    </w:pPr>
    <w:rPr>
      <w:rFonts w:ascii="Times New Roman" w:hAnsi="Times New Roman" w:eastAsia="宋体" w:cs="Times New Roman"/>
      <w:kern w:val="0"/>
      <w:sz w:val="44"/>
      <w:szCs w:val="44"/>
    </w:rPr>
  </w:style>
  <w:style w:type="paragraph" w:customStyle="1" w:styleId="17">
    <w:name w:val="Default"/>
    <w:basedOn w:val="1"/>
    <w:qFormat/>
    <w:uiPriority w:val="0"/>
    <w:pPr>
      <w:autoSpaceDE w:val="0"/>
      <w:autoSpaceDN w:val="0"/>
      <w:adjustRightInd w:val="0"/>
      <w:jc w:val="left"/>
    </w:pPr>
    <w:rPr>
      <w:rFonts w:cs="Times New Roman"/>
      <w:color w:val="000000"/>
      <w:kern w:val="0"/>
    </w:rPr>
  </w:style>
  <w:style w:type="paragraph" w:customStyle="1" w:styleId="18">
    <w:name w:val="修订1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paragraph" w:customStyle="1" w:styleId="19">
    <w:name w:val="EndNote Bibliography Title"/>
    <w:basedOn w:val="1"/>
    <w:link w:val="20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20">
    <w:name w:val="EndNote Bibliography Title 字符"/>
    <w:basedOn w:val="8"/>
    <w:link w:val="19"/>
    <w:qFormat/>
    <w:uiPriority w:val="0"/>
    <w:rPr>
      <w:rFonts w:ascii="Calibri" w:hAnsi="Calibri" w:cs="Calibri" w:eastAsiaTheme="minorEastAsia"/>
      <w:kern w:val="2"/>
      <w:szCs w:val="24"/>
    </w:rPr>
  </w:style>
  <w:style w:type="paragraph" w:customStyle="1" w:styleId="21">
    <w:name w:val="EndNote Bibliography"/>
    <w:basedOn w:val="1"/>
    <w:link w:val="22"/>
    <w:qFormat/>
    <w:uiPriority w:val="0"/>
    <w:rPr>
      <w:rFonts w:ascii="Calibri" w:hAnsi="Calibri" w:cs="Calibri"/>
      <w:sz w:val="20"/>
    </w:rPr>
  </w:style>
  <w:style w:type="character" w:customStyle="1" w:styleId="22">
    <w:name w:val="EndNote Bibliography 字符"/>
    <w:basedOn w:val="8"/>
    <w:link w:val="21"/>
    <w:qFormat/>
    <w:uiPriority w:val="0"/>
    <w:rPr>
      <w:rFonts w:ascii="Calibri" w:hAnsi="Calibri" w:cs="Calibri" w:eastAsiaTheme="minorEastAsia"/>
      <w:kern w:val="2"/>
      <w:szCs w:val="24"/>
    </w:rPr>
  </w:style>
  <w:style w:type="character" w:customStyle="1" w:styleId="23">
    <w:name w:val="未处理的提及1"/>
    <w:basedOn w:val="8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24">
    <w:name w:val="修订2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customStyle="1" w:styleId="25">
    <w:name w:val="未处理的提及2"/>
    <w:basedOn w:val="8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26">
    <w:name w:val="Revision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customStyle="1" w:styleId="27">
    <w:name w:val="批注文字 字符"/>
    <w:basedOn w:val="8"/>
    <w:link w:val="3"/>
    <w:qFormat/>
    <w:uiPriority w:val="99"/>
    <w:rPr>
      <w:rFonts w:asciiTheme="minorHAnsi" w:hAnsiTheme="minorHAnsi" w:eastAsiaTheme="minorEastAsia" w:cstheme="minorBidi"/>
      <w:kern w:val="2"/>
      <w:sz w:val="21"/>
      <w:szCs w:val="24"/>
    </w:rPr>
  </w:style>
  <w:style w:type="character" w:customStyle="1" w:styleId="28">
    <w:name w:val="批注主题 字符"/>
    <w:basedOn w:val="27"/>
    <w:link w:val="6"/>
    <w:qFormat/>
    <w:uiPriority w:val="0"/>
    <w:rPr>
      <w:rFonts w:asciiTheme="minorHAnsi" w:hAnsiTheme="minorHAnsi" w:eastAsiaTheme="minorEastAsia" w:cstheme="minorBidi"/>
      <w:b/>
      <w:bCs/>
      <w:kern w:val="2"/>
      <w:sz w:val="21"/>
      <w:szCs w:val="24"/>
    </w:rPr>
  </w:style>
  <w:style w:type="character" w:customStyle="1" w:styleId="29">
    <w:name w:val="font71"/>
    <w:basedOn w:val="8"/>
    <w:qFormat/>
    <w:uiPriority w:val="0"/>
    <w:rPr>
      <w:rFonts w:hint="default" w:ascii="Times New Roman" w:hAnsi="Times New Roman" w:cs="Times New Roman"/>
      <w:color w:val="000000"/>
      <w:sz w:val="20"/>
      <w:szCs w:val="20"/>
      <w:u w:val="none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1.xml"/><Relationship Id="rId5" Type="http://schemas.openxmlformats.org/officeDocument/2006/relationships/image" Target="media/image1.tiff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1</Pages>
  <Words>1153</Words>
  <Characters>11685</Characters>
  <Lines>246</Lines>
  <Paragraphs>69</Paragraphs>
  <TotalTime>1</TotalTime>
  <ScaleCrop>false</ScaleCrop>
  <LinksUpToDate>false</LinksUpToDate>
  <CharactersWithSpaces>12272</CharactersWithSpaces>
  <Application>WPS Office_12.1.0.21541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1-07T06:52:00Z</dcterms:created>
  <dc:creator>王昕</dc:creator>
  <cp:lastModifiedBy>王颖</cp:lastModifiedBy>
  <dcterms:modified xsi:type="dcterms:W3CDTF">2026-03-23T07:46:56Z</dcterms:modified>
  <cp:revision>8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1541</vt:lpwstr>
  </property>
  <property fmtid="{D5CDD505-2E9C-101B-9397-08002B2CF9AE}" pid="3" name="ICV">
    <vt:lpwstr>A19D000403224B23B744E9453CF26CE0_13</vt:lpwstr>
  </property>
  <property fmtid="{D5CDD505-2E9C-101B-9397-08002B2CF9AE}" pid="4" name="KSOTemplateDocerSaveRecord">
    <vt:lpwstr>eyJoZGlkIjoiNWIzN2I4YjRjZTBjZjU5YTJhOWRlOWJmMzFlY2RlYmMiLCJ1c2VySWQiOiIxNDc1MjUzMTcxIn0=</vt:lpwstr>
  </property>
</Properties>
</file>